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identifiers for all authors to avoid ambiguity. We encourage authors to make specific attributions of contribution and responsibility in the acknowledgements of the article, otherwise all co-authors will be taken to share full responsibility for all of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a brief summary of your article. It should concisely describe the contents of your article, and include key terms (especially in the first two sentences, to increase search engine discoverability). It should be informative, accessible and not only indicate the general aims and scope of the article, but also state the methodology used, main results obtained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65577297" w14:textId="66D405F6" w:rsidR="00AF54A8" w:rsidRDefault="00AF54A8" w:rsidP="00AF54A8">
      <w:pPr>
        <w:rPr>
          <w:ins w:id="0" w:author="Anenberg, Susan Casper" w:date="2024-10-26T06:51:00Z"/>
          <w:rFonts w:ascii="Times New Roman" w:hAnsi="Times New Roman" w:cs="Times New Roman"/>
          <w:color w:val="000000" w:themeColor="text1"/>
        </w:rPr>
      </w:pPr>
      <w:moveToRangeStart w:id="1" w:author="Anenberg, Susan Casper" w:date="2024-10-26T06:51:00Z" w:name="move180817928"/>
      <w:commentRangeStart w:id="2"/>
      <w:moveTo w:id="3" w:author="Anenberg, Susan Casper" w:date="2024-10-26T06:51:00Z">
        <w:r w:rsidRPr="00E150CA">
          <w:rPr>
            <w:rFonts w:ascii="Times New Roman" w:hAnsi="Times New Roman" w:cs="Times New Roman"/>
            <w:color w:val="000000"/>
            <w:shd w:val="clear" w:color="auto" w:fill="FFFFFF"/>
          </w:rPr>
          <w:t xml:space="preserve">Urban </w:t>
        </w:r>
      </w:moveTo>
      <w:commentRangeEnd w:id="2"/>
      <w:r>
        <w:rPr>
          <w:rStyle w:val="CommentReference"/>
        </w:rPr>
        <w:commentReference w:id="2"/>
      </w:r>
      <w:moveTo w:id="4" w:author="Anenberg, Susan Casper" w:date="2024-10-26T06:51:00Z">
        <w:r w:rsidRPr="00E150CA">
          <w:rPr>
            <w:rFonts w:ascii="Times New Roman" w:hAnsi="Times New Roman" w:cs="Times New Roman"/>
            <w:color w:val="000000"/>
            <w:shd w:val="clear" w:color="auto" w:fill="FFFFFF"/>
          </w:rPr>
          <w:t xml:space="preserve">nature, including green (e.g. parks, tree-lined streets) and blue (e.g. coasts, rivers) space, has been linked to both improvements in health and climate resilienc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lso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moveTo>
    </w:p>
    <w:p w14:paraId="6EF598EA" w14:textId="77777777" w:rsidR="00AF54A8" w:rsidRPr="00E150CA" w:rsidRDefault="00AF54A8" w:rsidP="00AF54A8">
      <w:pPr>
        <w:rPr>
          <w:moveTo w:id="5" w:author="Anenberg, Susan Casper" w:date="2024-10-26T06:51:00Z"/>
          <w:rFonts w:ascii="Times New Roman" w:hAnsi="Times New Roman" w:cs="Times New Roman"/>
          <w:color w:val="000000" w:themeColor="text1"/>
        </w:rPr>
      </w:pPr>
    </w:p>
    <w:moveToRangeEnd w:id="1"/>
    <w:p w14:paraId="3818731C" w14:textId="0ECA233A" w:rsidR="006B51CC" w:rsidRPr="00E150CA" w:rsidDel="00A07A0D" w:rsidRDefault="00377F9E" w:rsidP="007B6224">
      <w:pPr>
        <w:rPr>
          <w:rFonts w:ascii="Times New Roman" w:hAnsi="Times New Roman" w:cs="Times New Roman"/>
          <w:color w:val="000000"/>
          <w:shd w:val="clear" w:color="auto" w:fill="FFFFFF"/>
        </w:rPr>
      </w:pPr>
      <w:commentRangeStart w:id="6"/>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w:t>
      </w:r>
      <w:commentRangeEnd w:id="6"/>
      <w:r w:rsidR="00E953AA">
        <w:rPr>
          <w:rStyle w:val="CommentReference"/>
        </w:rPr>
        <w:commentReference w:id="6"/>
      </w:r>
      <w:r w:rsidR="00751D10" w:rsidRPr="00E150CA" w:rsidDel="00A07A0D">
        <w:rPr>
          <w:rFonts w:ascii="Times New Roman" w:hAnsi="Times New Roman" w:cs="Times New Roman"/>
          <w:color w:val="000000"/>
          <w:shd w:val="clear" w:color="auto" w:fill="FFFFFF"/>
        </w:rPr>
        <w:t xml:space="preserve">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 xml:space="preserve">share is predicted to grow to two-thirds by 2050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759B63FA" w:rsidR="006E54D2" w:rsidRPr="00E150CA" w:rsidDel="00AF54A8" w:rsidRDefault="006B51CC" w:rsidP="007B6224">
      <w:pPr>
        <w:rPr>
          <w:moveFrom w:id="7" w:author="Anenberg, Susan Casper" w:date="2024-10-26T06:51:00Z"/>
          <w:rFonts w:ascii="Times New Roman" w:hAnsi="Times New Roman" w:cs="Times New Roman"/>
          <w:color w:val="000000" w:themeColor="text1"/>
        </w:rPr>
      </w:pPr>
      <w:moveFromRangeStart w:id="8" w:author="Anenberg, Susan Casper" w:date="2024-10-26T06:51:00Z" w:name="move180817928"/>
      <w:moveFrom w:id="9" w:author="Anenberg, Susan Casper" w:date="2024-10-26T06:51:00Z">
        <w:r w:rsidRPr="00E150CA" w:rsidDel="00AF54A8">
          <w:rPr>
            <w:rFonts w:ascii="Times New Roman" w:hAnsi="Times New Roman" w:cs="Times New Roman"/>
            <w:color w:val="000000"/>
            <w:shd w:val="clear" w:color="auto" w:fill="FFFFFF"/>
          </w:rPr>
          <w:t>U</w:t>
        </w:r>
        <w:r w:rsidR="000C6488" w:rsidRPr="00E150CA" w:rsidDel="00AF54A8">
          <w:rPr>
            <w:rFonts w:ascii="Times New Roman" w:hAnsi="Times New Roman" w:cs="Times New Roman"/>
            <w:color w:val="000000"/>
            <w:shd w:val="clear" w:color="auto" w:fill="FFFFFF"/>
          </w:rPr>
          <w:t>rban nature</w:t>
        </w:r>
        <w:r w:rsidR="00DB4DCA" w:rsidRPr="00E150CA" w:rsidDel="00AF54A8">
          <w:rPr>
            <w:rFonts w:ascii="Times New Roman" w:hAnsi="Times New Roman" w:cs="Times New Roman"/>
            <w:color w:val="000000"/>
            <w:shd w:val="clear" w:color="auto" w:fill="FFFFFF"/>
          </w:rPr>
          <w:t>, including green</w:t>
        </w:r>
        <w:r w:rsidR="004D4795" w:rsidRPr="00E150CA" w:rsidDel="00AF54A8">
          <w:rPr>
            <w:rFonts w:ascii="Times New Roman" w:hAnsi="Times New Roman" w:cs="Times New Roman"/>
            <w:color w:val="000000"/>
            <w:shd w:val="clear" w:color="auto" w:fill="FFFFFF"/>
          </w:rPr>
          <w:t xml:space="preserve"> (e.g. parks, tree-lined streets)</w:t>
        </w:r>
        <w:r w:rsidR="00DB4DCA" w:rsidRPr="00E150CA" w:rsidDel="00AF54A8">
          <w:rPr>
            <w:rFonts w:ascii="Times New Roman" w:hAnsi="Times New Roman" w:cs="Times New Roman"/>
            <w:color w:val="000000"/>
            <w:shd w:val="clear" w:color="auto" w:fill="FFFFFF"/>
          </w:rPr>
          <w:t xml:space="preserve"> and blue</w:t>
        </w:r>
        <w:r w:rsidR="004D4795" w:rsidRPr="00E150CA" w:rsidDel="00AF54A8">
          <w:rPr>
            <w:rFonts w:ascii="Times New Roman" w:hAnsi="Times New Roman" w:cs="Times New Roman"/>
            <w:color w:val="000000"/>
            <w:shd w:val="clear" w:color="auto" w:fill="FFFFFF"/>
          </w:rPr>
          <w:t xml:space="preserve"> (e.g. coasts, rivers)</w:t>
        </w:r>
        <w:r w:rsidR="00DB4DCA" w:rsidRPr="00E150CA" w:rsidDel="00AF54A8">
          <w:rPr>
            <w:rFonts w:ascii="Times New Roman" w:hAnsi="Times New Roman" w:cs="Times New Roman"/>
            <w:color w:val="000000"/>
            <w:shd w:val="clear" w:color="auto" w:fill="FFFFFF"/>
          </w:rPr>
          <w:t xml:space="preserve"> space,</w:t>
        </w:r>
        <w:r w:rsidR="000C6488" w:rsidRPr="00E150CA" w:rsidDel="00AF54A8">
          <w:rPr>
            <w:rFonts w:ascii="Times New Roman" w:hAnsi="Times New Roman" w:cs="Times New Roman"/>
            <w:color w:val="000000"/>
            <w:shd w:val="clear" w:color="auto" w:fill="FFFFFF"/>
          </w:rPr>
          <w:t xml:space="preserve"> </w:t>
        </w:r>
        <w:r w:rsidR="007A26CC" w:rsidRPr="00E150CA" w:rsidDel="00AF54A8">
          <w:rPr>
            <w:rFonts w:ascii="Times New Roman" w:hAnsi="Times New Roman" w:cs="Times New Roman"/>
            <w:color w:val="000000"/>
            <w:shd w:val="clear" w:color="auto" w:fill="FFFFFF"/>
          </w:rPr>
          <w:t>has been</w:t>
        </w:r>
        <w:r w:rsidR="000C6488" w:rsidRPr="00E150CA" w:rsidDel="00AF54A8">
          <w:rPr>
            <w:rFonts w:ascii="Times New Roman" w:hAnsi="Times New Roman" w:cs="Times New Roman"/>
            <w:color w:val="000000"/>
            <w:shd w:val="clear" w:color="auto" w:fill="FFFFFF"/>
          </w:rPr>
          <w:t xml:space="preserve"> linked to </w:t>
        </w:r>
        <w:r w:rsidR="004B4DE1" w:rsidRPr="00E150CA" w:rsidDel="00AF54A8">
          <w:rPr>
            <w:rFonts w:ascii="Times New Roman" w:hAnsi="Times New Roman" w:cs="Times New Roman"/>
            <w:color w:val="000000"/>
            <w:shd w:val="clear" w:color="auto" w:fill="FFFFFF"/>
          </w:rPr>
          <w:t xml:space="preserve">both </w:t>
        </w:r>
        <w:r w:rsidR="00EA130A" w:rsidRPr="00E150CA" w:rsidDel="00AF54A8">
          <w:rPr>
            <w:rFonts w:ascii="Times New Roman" w:hAnsi="Times New Roman" w:cs="Times New Roman"/>
            <w:color w:val="000000"/>
            <w:shd w:val="clear" w:color="auto" w:fill="FFFFFF"/>
          </w:rPr>
          <w:t xml:space="preserve">improvements in </w:t>
        </w:r>
        <w:r w:rsidR="000C6488" w:rsidRPr="00E150CA" w:rsidDel="00AF54A8">
          <w:rPr>
            <w:rFonts w:ascii="Times New Roman" w:hAnsi="Times New Roman" w:cs="Times New Roman"/>
            <w:color w:val="000000"/>
            <w:shd w:val="clear" w:color="auto" w:fill="FFFFFF"/>
          </w:rPr>
          <w:t xml:space="preserve">health </w:t>
        </w:r>
        <w:r w:rsidR="004B4DE1" w:rsidRPr="00E150CA" w:rsidDel="00AF54A8">
          <w:rPr>
            <w:rFonts w:ascii="Times New Roman" w:hAnsi="Times New Roman" w:cs="Times New Roman"/>
            <w:color w:val="000000"/>
            <w:shd w:val="clear" w:color="auto" w:fill="FFFFFF"/>
          </w:rPr>
          <w:t>and</w:t>
        </w:r>
        <w:r w:rsidR="000C6488" w:rsidRPr="00E150CA" w:rsidDel="00AF54A8">
          <w:rPr>
            <w:rFonts w:ascii="Times New Roman" w:hAnsi="Times New Roman" w:cs="Times New Roman"/>
            <w:color w:val="000000"/>
            <w:shd w:val="clear" w:color="auto" w:fill="FFFFFF"/>
          </w:rPr>
          <w:t xml:space="preserve"> climate resilience.</w:t>
        </w:r>
        <w:r w:rsidR="007A26CC" w:rsidRPr="00E150CA" w:rsidDel="00AF54A8">
          <w:rPr>
            <w:rFonts w:ascii="Times New Roman" w:hAnsi="Times New Roman" w:cs="Times New Roman"/>
            <w:color w:val="000000"/>
            <w:shd w:val="clear" w:color="auto" w:fill="FFFFFF"/>
          </w:rPr>
          <w:t xml:space="preserve"> </w:t>
        </w:r>
        <w:r w:rsidR="006E54D2" w:rsidRPr="00E150CA" w:rsidDel="00AF54A8">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sidDel="00AF54A8">
          <w:rPr>
            <w:rFonts w:ascii="Times New Roman" w:hAnsi="Times New Roman" w:cs="Times New Roman"/>
            <w:color w:val="000000" w:themeColor="text1"/>
          </w:rPr>
          <w:fldChar w:fldCharType="begin"/>
        </w:r>
        <w:r w:rsidR="006E54D2" w:rsidRPr="00E150CA" w:rsidDel="00AF54A8">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sidDel="00AF54A8">
          <w:rPr>
            <w:rFonts w:ascii="Times New Roman" w:hAnsi="Times New Roman" w:cs="Times New Roman"/>
            <w:color w:val="000000" w:themeColor="text1"/>
          </w:rPr>
          <w:fldChar w:fldCharType="separate"/>
        </w:r>
        <w:r w:rsidR="006E54D2" w:rsidRPr="00E150CA" w:rsidDel="00AF54A8">
          <w:rPr>
            <w:rFonts w:ascii="Times New Roman" w:hAnsi="Times New Roman" w:cs="Times New Roman"/>
            <w:color w:val="000000"/>
            <w:vertAlign w:val="superscript"/>
          </w:rPr>
          <w:t>3</w:t>
        </w:r>
        <w:r w:rsidR="006E54D2" w:rsidRPr="00E150CA" w:rsidDel="00AF54A8">
          <w:rPr>
            <w:rFonts w:ascii="Times New Roman" w:hAnsi="Times New Roman" w:cs="Times New Roman"/>
            <w:color w:val="000000" w:themeColor="text1"/>
          </w:rPr>
          <w:fldChar w:fldCharType="end"/>
        </w:r>
        <w:r w:rsidR="006E54D2" w:rsidRPr="00E150CA" w:rsidDel="00AF54A8">
          <w:rPr>
            <w:rFonts w:ascii="Times New Roman" w:hAnsi="Times New Roman" w:cs="Times New Roman"/>
            <w:color w:val="000000" w:themeColor="text1"/>
          </w:rPr>
          <w:t xml:space="preserve">. While </w:t>
        </w:r>
        <w:r w:rsidR="00DB4DCA" w:rsidRPr="00E150CA" w:rsidDel="00AF54A8">
          <w:rPr>
            <w:rFonts w:ascii="Times New Roman" w:hAnsi="Times New Roman" w:cs="Times New Roman"/>
            <w:color w:val="000000" w:themeColor="text1"/>
          </w:rPr>
          <w:t>less studied</w:t>
        </w:r>
        <w:r w:rsidR="006E54D2" w:rsidRPr="00E150CA" w:rsidDel="00AF54A8">
          <w:rPr>
            <w:rFonts w:ascii="Times New Roman" w:hAnsi="Times New Roman" w:cs="Times New Roman"/>
            <w:color w:val="000000" w:themeColor="text1"/>
          </w:rPr>
          <w:t xml:space="preserve">, </w:t>
        </w:r>
        <w:r w:rsidR="00DB4DCA" w:rsidRPr="00E150CA" w:rsidDel="00AF54A8">
          <w:rPr>
            <w:rFonts w:ascii="Times New Roman" w:hAnsi="Times New Roman" w:cs="Times New Roman"/>
            <w:color w:val="000000" w:themeColor="text1"/>
          </w:rPr>
          <w:t xml:space="preserve">blue space </w:t>
        </w:r>
        <w:r w:rsidR="00482BCF" w:rsidRPr="00E150CA" w:rsidDel="00AF54A8">
          <w:rPr>
            <w:rFonts w:ascii="Times New Roman" w:hAnsi="Times New Roman" w:cs="Times New Roman"/>
            <w:color w:val="000000" w:themeColor="text1"/>
          </w:rPr>
          <w:t>has also been linked to</w:t>
        </w:r>
        <w:r w:rsidR="006E54D2" w:rsidRPr="00E150CA" w:rsidDel="00AF54A8">
          <w:rPr>
            <w:rFonts w:ascii="Times New Roman" w:hAnsi="Times New Roman" w:cs="Times New Roman"/>
            <w:color w:val="000000" w:themeColor="text1"/>
          </w:rPr>
          <w:t xml:space="preserve"> improved health</w:t>
        </w:r>
        <w:r w:rsidR="00752FF8" w:rsidRPr="00E150CA" w:rsidDel="00AF54A8">
          <w:rPr>
            <w:rFonts w:ascii="Times New Roman" w:hAnsi="Times New Roman" w:cs="Times New Roman"/>
            <w:color w:val="000000" w:themeColor="text1"/>
          </w:rPr>
          <w:fldChar w:fldCharType="begin"/>
        </w:r>
        <w:r w:rsidR="00752FF8" w:rsidRPr="00E150CA" w:rsidDel="00AF54A8">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sidDel="00AF54A8">
          <w:rPr>
            <w:rFonts w:ascii="Times New Roman" w:hAnsi="Times New Roman" w:cs="Times New Roman"/>
            <w:color w:val="000000" w:themeColor="text1"/>
          </w:rPr>
          <w:fldChar w:fldCharType="separate"/>
        </w:r>
        <w:r w:rsidR="00752FF8" w:rsidRPr="00E150CA" w:rsidDel="00AF54A8">
          <w:rPr>
            <w:rFonts w:ascii="Times New Roman" w:hAnsi="Times New Roman" w:cs="Times New Roman"/>
            <w:color w:val="000000"/>
            <w:vertAlign w:val="superscript"/>
          </w:rPr>
          <w:t>4</w:t>
        </w:r>
        <w:r w:rsidR="00752FF8" w:rsidRPr="00E150CA" w:rsidDel="00AF54A8">
          <w:rPr>
            <w:rFonts w:ascii="Times New Roman" w:hAnsi="Times New Roman" w:cs="Times New Roman"/>
            <w:color w:val="000000" w:themeColor="text1"/>
          </w:rPr>
          <w:fldChar w:fldCharType="end"/>
        </w:r>
        <w:r w:rsidR="006E54D2" w:rsidRPr="00E150CA" w:rsidDel="00AF54A8">
          <w:rPr>
            <w:rFonts w:ascii="Times New Roman" w:hAnsi="Times New Roman" w:cs="Times New Roman"/>
            <w:color w:val="000000" w:themeColor="text1"/>
          </w:rPr>
          <w:t xml:space="preserve">. </w:t>
        </w:r>
        <w:r w:rsidR="00712FD7" w:rsidRPr="00E150CA" w:rsidDel="00AF54A8">
          <w:rPr>
            <w:rFonts w:ascii="Times New Roman" w:hAnsi="Times New Roman" w:cs="Times New Roman"/>
            <w:color w:val="000000" w:themeColor="text1"/>
          </w:rPr>
          <w:t xml:space="preserve">Urban </w:t>
        </w:r>
        <w:r w:rsidR="006E54D2" w:rsidRPr="00E150CA" w:rsidDel="00AF54A8">
          <w:rPr>
            <w:rFonts w:ascii="Times New Roman" w:hAnsi="Times New Roman" w:cs="Times New Roman"/>
            <w:color w:val="000000" w:themeColor="text1"/>
          </w:rPr>
          <w:t xml:space="preserve">nature </w:t>
        </w:r>
        <w:r w:rsidR="00712FD7" w:rsidRPr="00E150CA" w:rsidDel="00AF54A8">
          <w:rPr>
            <w:rFonts w:ascii="Times New Roman" w:hAnsi="Times New Roman" w:cs="Times New Roman"/>
            <w:color w:val="000000" w:themeColor="text1"/>
          </w:rPr>
          <w:t>is also associated with</w:t>
        </w:r>
        <w:r w:rsidR="006E54D2" w:rsidRPr="00E150CA" w:rsidDel="00AF54A8">
          <w:rPr>
            <w:rFonts w:ascii="Times New Roman" w:hAnsi="Times New Roman" w:cs="Times New Roman"/>
            <w:color w:val="000000" w:themeColor="text1"/>
          </w:rPr>
          <w:t xml:space="preserve"> beneficial environmental outcomes </w:t>
        </w:r>
        <w:r w:rsidR="00712FD7" w:rsidRPr="00E150CA" w:rsidDel="00AF54A8">
          <w:rPr>
            <w:rFonts w:ascii="Times New Roman" w:hAnsi="Times New Roman" w:cs="Times New Roman"/>
            <w:color w:val="000000" w:themeColor="text1"/>
          </w:rPr>
          <w:t>such as</w:t>
        </w:r>
        <w:r w:rsidR="006E54D2" w:rsidRPr="00E150CA" w:rsidDel="00AF54A8">
          <w:rPr>
            <w:rFonts w:ascii="Times New Roman" w:hAnsi="Times New Roman" w:cs="Times New Roman"/>
            <w:color w:val="000000" w:themeColor="text1"/>
          </w:rPr>
          <w:t xml:space="preserve"> </w:t>
        </w:r>
        <w:r w:rsidR="00712FD7" w:rsidRPr="00E150CA" w:rsidDel="00AF54A8">
          <w:rPr>
            <w:rFonts w:ascii="Times New Roman" w:hAnsi="Times New Roman" w:cs="Times New Roman"/>
            <w:color w:val="000000" w:themeColor="text1"/>
          </w:rPr>
          <w:t>better</w:t>
        </w:r>
        <w:r w:rsidR="006E54D2" w:rsidRPr="00E150CA" w:rsidDel="00AF54A8">
          <w:rPr>
            <w:rFonts w:ascii="Times New Roman" w:hAnsi="Times New Roman" w:cs="Times New Roman"/>
            <w:color w:val="000000" w:themeColor="text1"/>
          </w:rPr>
          <w:t xml:space="preserve"> storm water management</w:t>
        </w:r>
        <w:r w:rsidR="00712FD7" w:rsidRPr="00E150CA" w:rsidDel="00AF54A8">
          <w:rPr>
            <w:rFonts w:ascii="Times New Roman" w:hAnsi="Times New Roman" w:cs="Times New Roman"/>
            <w:color w:val="000000" w:themeColor="text1"/>
          </w:rPr>
          <w:t xml:space="preserve"> and heat regulation</w:t>
        </w:r>
        <w:r w:rsidR="006E54D2" w:rsidRPr="00E150CA" w:rsidDel="00AF54A8">
          <w:rPr>
            <w:rFonts w:ascii="Times New Roman" w:hAnsi="Times New Roman" w:cs="Times New Roman"/>
            <w:color w:val="000000" w:themeColor="text1"/>
          </w:rPr>
          <w:t xml:space="preserve">, </w:t>
        </w:r>
        <w:r w:rsidR="00712FD7" w:rsidRPr="00E150CA" w:rsidDel="00AF54A8">
          <w:rPr>
            <w:rFonts w:ascii="Times New Roman" w:hAnsi="Times New Roman" w:cs="Times New Roman"/>
            <w:color w:val="000000" w:themeColor="text1"/>
          </w:rPr>
          <w:t xml:space="preserve">increased </w:t>
        </w:r>
        <w:r w:rsidR="006E54D2" w:rsidRPr="00E150CA" w:rsidDel="00AF54A8">
          <w:rPr>
            <w:rFonts w:ascii="Times New Roman" w:hAnsi="Times New Roman" w:cs="Times New Roman"/>
            <w:color w:val="000000" w:themeColor="text1"/>
          </w:rPr>
          <w:t xml:space="preserve">biodiversity, </w:t>
        </w:r>
        <w:r w:rsidR="00712FD7" w:rsidRPr="00E150CA" w:rsidDel="00AF54A8">
          <w:rPr>
            <w:rFonts w:ascii="Times New Roman" w:hAnsi="Times New Roman" w:cs="Times New Roman"/>
            <w:color w:val="000000" w:themeColor="text1"/>
          </w:rPr>
          <w:t>and</w:t>
        </w:r>
        <w:r w:rsidR="006E54D2" w:rsidRPr="00E150CA" w:rsidDel="00AF54A8">
          <w:rPr>
            <w:rFonts w:ascii="Times New Roman" w:hAnsi="Times New Roman" w:cs="Times New Roman"/>
            <w:color w:val="000000" w:themeColor="text1"/>
          </w:rPr>
          <w:t xml:space="preserve"> reductions in air pollution and ultraviolet radiation </w:t>
        </w:r>
        <w:r w:rsidR="006E54D2" w:rsidRPr="00E150CA" w:rsidDel="00AF54A8">
          <w:rPr>
            <w:rFonts w:ascii="Times New Roman" w:hAnsi="Times New Roman" w:cs="Times New Roman"/>
            <w:color w:val="000000" w:themeColor="text1"/>
          </w:rPr>
          <w:fldChar w:fldCharType="begin"/>
        </w:r>
        <w:r w:rsidR="00752FF8" w:rsidRPr="00E150CA" w:rsidDel="00AF54A8">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sidDel="00AF54A8">
          <w:rPr>
            <w:rFonts w:ascii="Times New Roman" w:hAnsi="Times New Roman" w:cs="Times New Roman"/>
            <w:color w:val="000000" w:themeColor="text1"/>
          </w:rPr>
          <w:fldChar w:fldCharType="separate"/>
        </w:r>
        <w:r w:rsidR="00752FF8" w:rsidRPr="00E150CA" w:rsidDel="00AF54A8">
          <w:rPr>
            <w:rFonts w:ascii="Times New Roman" w:hAnsi="Times New Roman" w:cs="Times New Roman"/>
            <w:color w:val="000000"/>
            <w:vertAlign w:val="superscript"/>
          </w:rPr>
          <w:t>5–8</w:t>
        </w:r>
        <w:r w:rsidR="006E54D2" w:rsidRPr="00E150CA" w:rsidDel="00AF54A8">
          <w:rPr>
            <w:rFonts w:ascii="Times New Roman" w:hAnsi="Times New Roman" w:cs="Times New Roman"/>
            <w:color w:val="000000" w:themeColor="text1"/>
          </w:rPr>
          <w:fldChar w:fldCharType="end"/>
        </w:r>
        <w:r w:rsidR="006E54D2" w:rsidRPr="00E150CA" w:rsidDel="00AF54A8">
          <w:rPr>
            <w:rFonts w:ascii="Times New Roman" w:hAnsi="Times New Roman" w:cs="Times New Roman"/>
            <w:color w:val="000000" w:themeColor="text1"/>
          </w:rPr>
          <w:t xml:space="preserve">. </w:t>
        </w:r>
        <w:r w:rsidR="009B7FB9" w:rsidRPr="00E150CA" w:rsidDel="00AF54A8">
          <w:rPr>
            <w:rFonts w:ascii="Times New Roman" w:hAnsi="Times New Roman" w:cs="Times New Roman"/>
            <w:color w:val="000000" w:themeColor="text1"/>
          </w:rPr>
          <w:t>G</w:t>
        </w:r>
        <w:r w:rsidR="00435203" w:rsidRPr="00E150CA" w:rsidDel="00AF54A8">
          <w:rPr>
            <w:rFonts w:ascii="Times New Roman" w:hAnsi="Times New Roman" w:cs="Times New Roman"/>
            <w:color w:val="000000" w:themeColor="text1"/>
          </w:rPr>
          <w:t xml:space="preserve">reenspace </w:t>
        </w:r>
        <w:r w:rsidR="00F8735D" w:rsidRPr="00E150CA" w:rsidDel="00AF54A8">
          <w:rPr>
            <w:rFonts w:ascii="Times New Roman" w:hAnsi="Times New Roman" w:cs="Times New Roman"/>
            <w:color w:val="000000" w:themeColor="text1"/>
          </w:rPr>
          <w:t>has generally been the focus of urban nature policies</w:t>
        </w:r>
        <w:r w:rsidR="009B7FB9" w:rsidRPr="00E150CA" w:rsidDel="00AF54A8">
          <w:rPr>
            <w:rFonts w:ascii="Times New Roman" w:hAnsi="Times New Roman" w:cs="Times New Roman"/>
            <w:color w:val="000000" w:themeColor="text1"/>
          </w:rPr>
          <w:t xml:space="preserve"> and interventions,</w:t>
        </w:r>
        <w:r w:rsidR="00F8735D" w:rsidRPr="00E150CA" w:rsidDel="00AF54A8">
          <w:rPr>
            <w:rFonts w:ascii="Times New Roman" w:hAnsi="Times New Roman" w:cs="Times New Roman"/>
            <w:color w:val="000000" w:themeColor="text1"/>
          </w:rPr>
          <w:t xml:space="preserve"> as </w:t>
        </w:r>
        <w:r w:rsidR="009B7FB9" w:rsidRPr="00E150CA" w:rsidDel="00AF54A8">
          <w:rPr>
            <w:rFonts w:ascii="Times New Roman" w:hAnsi="Times New Roman" w:cs="Times New Roman"/>
            <w:color w:val="000000" w:themeColor="text1"/>
          </w:rPr>
          <w:t xml:space="preserve">it is more feasible to add than </w:t>
        </w:r>
        <w:r w:rsidR="00435203" w:rsidRPr="00E150CA" w:rsidDel="00AF54A8">
          <w:rPr>
            <w:rFonts w:ascii="Times New Roman" w:hAnsi="Times New Roman" w:cs="Times New Roman"/>
            <w:color w:val="000000" w:themeColor="text1"/>
          </w:rPr>
          <w:t>blue space</w:t>
        </w:r>
        <w:r w:rsidR="00F8735D" w:rsidRPr="00E150CA" w:rsidDel="00AF54A8">
          <w:rPr>
            <w:rFonts w:ascii="Times New Roman" w:hAnsi="Times New Roman" w:cs="Times New Roman"/>
            <w:color w:val="000000" w:themeColor="text1"/>
          </w:rPr>
          <w:t>.</w:t>
        </w:r>
      </w:moveFrom>
    </w:p>
    <w:moveFromRangeEnd w:id="8"/>
    <w:p w14:paraId="60123FBF" w14:textId="77777777" w:rsidR="00EF5AD7" w:rsidRPr="00E150CA" w:rsidRDefault="00EF5AD7" w:rsidP="00F9161A">
      <w:pPr>
        <w:rPr>
          <w:rFonts w:ascii="Times New Roman" w:hAnsi="Times New Roman" w:cs="Times New Roman"/>
          <w:color w:val="000000"/>
          <w:shd w:val="clear" w:color="auto" w:fill="FFFFFF"/>
        </w:rPr>
      </w:pPr>
    </w:p>
    <w:p w14:paraId="7FB6AA9D" w14:textId="7E208074" w:rsidR="00AE765C" w:rsidRPr="00E150CA" w:rsidRDefault="00EF5AD7" w:rsidP="00AE765C">
      <w:pPr>
        <w:rPr>
          <w:rFonts w:ascii="Times New Roman" w:hAnsi="Times New Roman" w:cs="Times New Roman"/>
          <w:color w:val="000000"/>
          <w:shd w:val="clear" w:color="auto" w:fill="FFFFFF"/>
        </w:rPr>
      </w:pPr>
      <w:commentRangeStart w:id="10"/>
      <w:r w:rsidRPr="00E150CA">
        <w:rPr>
          <w:rFonts w:ascii="Times New Roman" w:hAnsi="Times New Roman" w:cs="Times New Roman"/>
          <w:color w:val="000000"/>
          <w:shd w:val="clear" w:color="auto" w:fill="FFFFFF"/>
        </w:rPr>
        <w:t xml:space="preserve">The </w:t>
      </w:r>
      <w:commentRangeEnd w:id="10"/>
      <w:r w:rsidR="00A07A0D">
        <w:rPr>
          <w:rStyle w:val="CommentReference"/>
        </w:rPr>
        <w:commentReference w:id="10"/>
      </w:r>
      <w:r w:rsidRPr="00E150CA">
        <w:rPr>
          <w:rFonts w:ascii="Times New Roman" w:hAnsi="Times New Roman" w:cs="Times New Roman"/>
          <w:color w:val="000000"/>
          <w:shd w:val="clear" w:color="auto" w:fill="FFFFFF"/>
        </w:rPr>
        <w:t>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AE765C">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w:t>
      </w:r>
      <w:r w:rsidR="009C6E24">
        <w:rPr>
          <w:rFonts w:ascii="Times New Roman" w:hAnsi="Times New Roman" w:cs="Times New Roman"/>
          <w:color w:val="000000"/>
          <w:shd w:val="clear" w:color="auto" w:fill="FFFFFF"/>
        </w:rPr>
        <w:t>Landcover maps classify each unit of land into discrete categories such as forests or shrublands</w:t>
      </w:r>
      <w:r w:rsidR="00AE765C">
        <w:rPr>
          <w:rFonts w:ascii="Times New Roman" w:hAnsi="Times New Roman" w:cs="Times New Roman"/>
          <w:color w:val="000000"/>
          <w:shd w:val="clear" w:color="auto" w:fill="FFFFFF"/>
        </w:rPr>
        <w:t>.</w:t>
      </w:r>
      <w:r w:rsidR="00845DBB">
        <w:rPr>
          <w:rFonts w:ascii="Times New Roman" w:hAnsi="Times New Roman" w:cs="Times New Roman"/>
          <w:color w:val="000000"/>
          <w:shd w:val="clear" w:color="auto" w:fill="FFFFFF"/>
        </w:rPr>
        <w:t xml:space="preserve"> Because NDVI is not a commonly known metric outside of the scientific </w:t>
      </w:r>
      <w:r w:rsidR="00845DBB">
        <w:rPr>
          <w:rFonts w:ascii="Times New Roman" w:hAnsi="Times New Roman" w:cs="Times New Roman"/>
          <w:color w:val="000000"/>
          <w:shd w:val="clear" w:color="auto" w:fill="FFFFFF"/>
        </w:rPr>
        <w:lastRenderedPageBreak/>
        <w:t>literature, these broad classifications can provide a more intuitive understanding of nature</w:t>
      </w:r>
      <w:r w:rsidR="00AF52BD">
        <w:rPr>
          <w:rFonts w:ascii="Times New Roman" w:hAnsi="Times New Roman" w:cs="Times New Roman"/>
          <w:color w:val="000000"/>
          <w:shd w:val="clear" w:color="auto" w:fill="FFFFFF"/>
        </w:rPr>
        <w:t xml:space="preserve"> and align more closely with many urban nature policies focusing on expanding the amount or accessibility of greenspaces. </w:t>
      </w:r>
      <w:r w:rsidR="00845DBB">
        <w:rPr>
          <w:rFonts w:ascii="Times New Roman" w:hAnsi="Times New Roman" w:cs="Times New Roman"/>
          <w:color w:val="000000"/>
          <w:shd w:val="clear" w:color="auto" w:fill="FFFFFF"/>
        </w:rPr>
        <w:t>However,</w:t>
      </w:r>
      <w:r w:rsidR="00AE765C">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NDVI can</w:t>
      </w:r>
      <w:r w:rsidR="00AE765C">
        <w:rPr>
          <w:rFonts w:ascii="Times New Roman" w:hAnsi="Times New Roman" w:cs="Times New Roman"/>
          <w:color w:val="000000"/>
          <w:shd w:val="clear" w:color="auto" w:fill="FFFFFF"/>
        </w:rPr>
        <w:t xml:space="preserve"> capture small scale urban greenspaces such as tree-lined streets or small parks</w:t>
      </w:r>
      <w:r w:rsidR="00845DBB">
        <w:rPr>
          <w:rFonts w:ascii="Times New Roman" w:hAnsi="Times New Roman" w:cs="Times New Roman"/>
          <w:color w:val="000000"/>
          <w:shd w:val="clear" w:color="auto" w:fill="FFFFFF"/>
        </w:rPr>
        <w:t>, which can be missed by</w:t>
      </w:r>
      <w:r w:rsidR="00AE765C">
        <w:rPr>
          <w:rFonts w:ascii="Times New Roman" w:hAnsi="Times New Roman" w:cs="Times New Roman"/>
          <w:color w:val="000000"/>
          <w:shd w:val="clear" w:color="auto" w:fill="FFFFFF"/>
        </w:rPr>
        <w:t xml:space="preserve"> landcover maps. </w:t>
      </w:r>
      <w:r w:rsidR="00AE765C" w:rsidRPr="00AE765C">
        <w:rPr>
          <w:rFonts w:ascii="Times New Roman" w:hAnsi="Times New Roman" w:cs="Times New Roman"/>
          <w:color w:val="000000"/>
          <w:shd w:val="clear" w:color="auto" w:fill="FFFFFF"/>
        </w:rPr>
        <w:t xml:space="preserve">Additionally, </w:t>
      </w:r>
      <w:r w:rsidR="00B44137">
        <w:rPr>
          <w:rFonts w:ascii="Times New Roman" w:hAnsi="Times New Roman" w:cs="Times New Roman"/>
          <w:color w:val="000000"/>
          <w:shd w:val="clear" w:color="auto" w:fill="FFFFFF"/>
        </w:rPr>
        <w:t xml:space="preserve">NDVI </w:t>
      </w:r>
      <w:r w:rsidR="007C245E">
        <w:rPr>
          <w:rFonts w:ascii="Times New Roman" w:hAnsi="Times New Roman" w:cs="Times New Roman"/>
          <w:color w:val="000000"/>
          <w:shd w:val="clear" w:color="auto" w:fill="FFFFFF"/>
        </w:rPr>
        <w:t>is</w:t>
      </w:r>
      <w:r w:rsidR="00B44137">
        <w:rPr>
          <w:rFonts w:ascii="Times New Roman" w:hAnsi="Times New Roman" w:cs="Times New Roman"/>
          <w:color w:val="000000"/>
          <w:shd w:val="clear" w:color="auto" w:fill="FFFFFF"/>
        </w:rPr>
        <w:t xml:space="preserve"> derived from satellite imagery, which is updated as frequently as every 8 days, allowing for better characterization of longitudinal exposures. We provide estimates of greenspace in terms of both NDVI and the proportion of green and green and blue </w:t>
      </w:r>
      <w:r w:rsidR="00676859">
        <w:rPr>
          <w:rFonts w:ascii="Times New Roman" w:hAnsi="Times New Roman" w:cs="Times New Roman"/>
          <w:color w:val="000000"/>
          <w:shd w:val="clear" w:color="auto" w:fill="FFFFFF"/>
        </w:rPr>
        <w:t>area</w:t>
      </w:r>
      <w:r w:rsidR="00B44137">
        <w:rPr>
          <w:rFonts w:ascii="Times New Roman" w:hAnsi="Times New Roman" w:cs="Times New Roman"/>
          <w:color w:val="000000"/>
          <w:shd w:val="clear" w:color="auto" w:fill="FFFFFF"/>
        </w:rPr>
        <w:t xml:space="preserve">. </w:t>
      </w:r>
    </w:p>
    <w:p w14:paraId="0C4641E7" w14:textId="1DBC33E3" w:rsidR="00AE765C" w:rsidRDefault="00AE765C" w:rsidP="007B6224">
      <w:pPr>
        <w:rPr>
          <w:rFonts w:ascii="Times New Roman" w:hAnsi="Times New Roman" w:cs="Times New Roman"/>
          <w:color w:val="000000"/>
          <w:shd w:val="clear" w:color="auto" w:fill="FFFFFF"/>
        </w:rPr>
      </w:pPr>
    </w:p>
    <w:p w14:paraId="0089D51A" w14:textId="77777777" w:rsidR="00AE765C" w:rsidRDefault="00AE765C" w:rsidP="007B6224">
      <w:pPr>
        <w:rPr>
          <w:rFonts w:ascii="Times New Roman" w:hAnsi="Times New Roman" w:cs="Times New Roman"/>
          <w:color w:val="000000"/>
          <w:shd w:val="clear" w:color="auto" w:fill="FFFFFF"/>
        </w:rPr>
      </w:pPr>
    </w:p>
    <w:p w14:paraId="69B3D446" w14:textId="4154D961"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ins w:id="11" w:author="Anenberg, Susan Casper" w:date="2024-10-26T07:03:00Z">
        <w:r w:rsidR="00A82B15">
          <w:rPr>
            <w:rFonts w:ascii="Times New Roman" w:hAnsi="Times New Roman" w:cs="Times New Roman"/>
            <w:color w:val="000000"/>
            <w:shd w:val="clear" w:color="auto" w:fill="FFFFFF"/>
          </w:rPr>
          <w:t xml:space="preserve">studies estimating </w:t>
        </w:r>
      </w:ins>
      <w:del w:id="12" w:author="Anenberg, Susan Casper" w:date="2024-10-26T07:03:00Z">
        <w:r w:rsidRPr="00E150CA" w:rsidDel="00A82B15">
          <w:rPr>
            <w:rFonts w:ascii="Times New Roman" w:hAnsi="Times New Roman" w:cs="Times New Roman"/>
            <w:color w:val="000000"/>
            <w:shd w:val="clear" w:color="auto" w:fill="FFFFFF"/>
          </w:rPr>
          <w:delText xml:space="preserve">large-scale health impact assessments have estimated the </w:delText>
        </w:r>
      </w:del>
      <w:ins w:id="13" w:author="Anenberg, Susan Casper" w:date="2024-10-26T07:03:00Z">
        <w:r w:rsidR="00A82B15">
          <w:rPr>
            <w:rFonts w:ascii="Times New Roman" w:hAnsi="Times New Roman" w:cs="Times New Roman"/>
            <w:color w:val="000000"/>
            <w:shd w:val="clear" w:color="auto" w:fill="FFFFFF"/>
          </w:rPr>
          <w:t xml:space="preserve">the </w:t>
        </w:r>
      </w:ins>
      <w:r w:rsidRPr="00E150CA">
        <w:rPr>
          <w:rFonts w:ascii="Times New Roman" w:hAnsi="Times New Roman" w:cs="Times New Roman"/>
          <w:color w:val="000000"/>
          <w:shd w:val="clear" w:color="auto" w:fill="FFFFFF"/>
        </w:rPr>
        <w:t>number of deaths associated with hypothetical changes in greenspace</w:t>
      </w:r>
      <w:ins w:id="14" w:author="Anenberg, Susan Casper" w:date="2024-10-26T06:58:00Z">
        <w:r w:rsidR="00E63418">
          <w:rPr>
            <w:rFonts w:ascii="Times New Roman" w:hAnsi="Times New Roman" w:cs="Times New Roman"/>
            <w:color w:val="000000"/>
            <w:shd w:val="clear" w:color="auto" w:fill="FFFFFF"/>
          </w:rPr>
          <w:t xml:space="preserve"> in Euro</w:t>
        </w:r>
      </w:ins>
      <w:ins w:id="15" w:author="Anenberg, Susan Casper" w:date="2024-10-26T06:59:00Z">
        <w:r w:rsidR="00E63418">
          <w:rPr>
            <w:rFonts w:ascii="Times New Roman" w:hAnsi="Times New Roman" w:cs="Times New Roman"/>
            <w:color w:val="000000"/>
            <w:shd w:val="clear" w:color="auto" w:fill="FFFFFF"/>
          </w:rPr>
          <w:t>pean and American cities</w:t>
        </w:r>
      </w:ins>
      <w:ins w:id="16" w:author="Anenberg, Susan Casper" w:date="2024-10-26T07:03:00Z">
        <w:r w:rsidR="00A82B15">
          <w:rPr>
            <w:rFonts w:ascii="Times New Roman" w:hAnsi="Times New Roman" w:cs="Times New Roman"/>
            <w:color w:val="000000"/>
            <w:shd w:val="clear" w:color="auto" w:fill="FFFFFF"/>
          </w:rPr>
          <w:t xml:space="preserve"> </w:t>
        </w:r>
        <w:commentRangeStart w:id="17"/>
        <w:r w:rsidR="00A82B15">
          <w:rPr>
            <w:rFonts w:ascii="Times New Roman" w:hAnsi="Times New Roman" w:cs="Times New Roman"/>
            <w:color w:val="000000"/>
            <w:shd w:val="clear" w:color="auto" w:fill="FFFFFF"/>
          </w:rPr>
          <w:t xml:space="preserve">indicate that…. </w:t>
        </w:r>
      </w:ins>
      <w:commentRangeEnd w:id="17"/>
      <w:ins w:id="18" w:author="Anenberg, Susan Casper" w:date="2024-10-26T07:04:00Z">
        <w:r w:rsidR="00A82B15">
          <w:rPr>
            <w:rStyle w:val="CommentReference"/>
          </w:rPr>
          <w:commentReference w:id="17"/>
        </w:r>
      </w:ins>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ins w:id="19" w:author="Anenberg, Susan Casper" w:date="2024-10-26T07:00:00Z">
        <w:r w:rsidR="00447748">
          <w:rPr>
            <w:rFonts w:ascii="Times New Roman" w:hAnsi="Times New Roman" w:cs="Times New Roman"/>
            <w:color w:val="000000"/>
            <w:shd w:val="clear" w:color="auto" w:fill="FFFFFF"/>
          </w:rPr>
          <w:t xml:space="preserve">aged </w:t>
        </w:r>
      </w:ins>
      <w:r w:rsidR="002D77F9" w:rsidRPr="00E150CA">
        <w:rPr>
          <w:rFonts w:ascii="Times New Roman" w:hAnsi="Times New Roman" w:cs="Times New Roman"/>
          <w:color w:val="000000"/>
          <w:shd w:val="clear" w:color="auto" w:fill="FFFFFF"/>
        </w:rPr>
        <w:t>65</w:t>
      </w:r>
      <w:ins w:id="20" w:author="Anenberg, Susan Casper" w:date="2024-10-26T07:00:00Z">
        <w:r w:rsidR="00447748">
          <w:rPr>
            <w:rFonts w:ascii="Times New Roman" w:hAnsi="Times New Roman" w:cs="Times New Roman"/>
            <w:color w:val="000000"/>
            <w:shd w:val="clear" w:color="auto" w:fill="FFFFFF"/>
          </w:rPr>
          <w:t xml:space="preserve"> years</w:t>
        </w:r>
      </w:ins>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w:t>
      </w:r>
      <w:commentRangeStart w:id="21"/>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commentRangeEnd w:id="21"/>
      <w:r w:rsidR="00E63418">
        <w:rPr>
          <w:rStyle w:val="CommentReference"/>
        </w:rPr>
        <w:commentReference w:id="21"/>
      </w:r>
      <w:r w:rsidR="00EA100A" w:rsidRPr="00E150CA">
        <w:rPr>
          <w:rFonts w:ascii="Times New Roman" w:hAnsi="Times New Roman" w:cs="Times New Roman"/>
          <w:color w:val="000000"/>
          <w:shd w:val="clear" w:color="auto" w:fill="FFFFFF"/>
        </w:rPr>
        <w:t>.</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257F15D" w14:textId="77777777" w:rsidR="00A07A0D" w:rsidRDefault="00A07A0D" w:rsidP="007B6224">
      <w:pPr>
        <w:rPr>
          <w:ins w:id="22" w:author="Anenberg, Susan Casper" w:date="2024-10-26T06:53:00Z"/>
          <w:rFonts w:ascii="Times New Roman" w:hAnsi="Times New Roman" w:cs="Times New Roman"/>
          <w:color w:val="000000"/>
          <w:shd w:val="clear" w:color="auto" w:fill="FFFFFF"/>
        </w:rPr>
      </w:pPr>
    </w:p>
    <w:p w14:paraId="6C029ED5" w14:textId="36EB9FE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w:t>
      </w:r>
      <w:commentRangeStart w:id="23"/>
      <w:r w:rsidR="00751D10" w:rsidRPr="00E150CA">
        <w:rPr>
          <w:rFonts w:ascii="Times New Roman" w:hAnsi="Times New Roman" w:cs="Times New Roman"/>
          <w:color w:val="000000"/>
          <w:shd w:val="clear" w:color="auto" w:fill="FFFFFF"/>
        </w:rPr>
        <w:t xml:space="preserve">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increasing urban greenspace are dependent on extreme weather event</w:t>
      </w:r>
      <w:ins w:id="24" w:author="Anenberg, Susan Casper" w:date="2024-10-26T07:00:00Z">
        <w:r w:rsidR="00447748">
          <w:rPr>
            <w:rFonts w:ascii="Times New Roman" w:hAnsi="Times New Roman" w:cs="Times New Roman"/>
            <w:color w:val="000000"/>
            <w:shd w:val="clear" w:color="auto" w:fill="FFFFFF"/>
          </w:rPr>
          <w:t>s</w:t>
        </w:r>
        <w:commentRangeEnd w:id="23"/>
        <w:r w:rsidR="00447748">
          <w:rPr>
            <w:rStyle w:val="CommentReference"/>
          </w:rPr>
          <w:commentReference w:id="23"/>
        </w:r>
      </w:ins>
      <w:r w:rsidR="00531C5E" w:rsidRPr="00E150CA">
        <w:rPr>
          <w:rFonts w:ascii="Times New Roman" w:hAnsi="Times New Roman" w:cs="Times New Roman"/>
          <w:color w:val="000000"/>
          <w:shd w:val="clear" w:color="auto" w:fill="FFFFFF"/>
        </w:rPr>
        <w:t xml:space="preserve">,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commentRangeStart w:id="25"/>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commentRangeEnd w:id="25"/>
      <w:r w:rsidR="00C31041">
        <w:rPr>
          <w:rStyle w:val="CommentReference"/>
        </w:rPr>
        <w:commentReference w:id="25"/>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765E9F04" w:rsidR="00595315" w:rsidRDefault="00595315" w:rsidP="00551D54">
      <w:pPr>
        <w:rPr>
          <w:rFonts w:ascii="Times New Roman" w:hAnsi="Times New Roman" w:cs="Times New Roman"/>
        </w:rPr>
      </w:pPr>
      <w:commentRangeStart w:id="26"/>
      <w:r>
        <w:rPr>
          <w:rFonts w:ascii="Times New Roman" w:hAnsi="Times New Roman" w:cs="Times New Roman"/>
        </w:rPr>
        <w:t xml:space="preserve">We </w:t>
      </w:r>
      <w:commentRangeEnd w:id="26"/>
      <w:r w:rsidR="009B7B4B">
        <w:rPr>
          <w:rStyle w:val="CommentReference"/>
        </w:rPr>
        <w:commentReference w:id="26"/>
      </w:r>
      <w:r>
        <w:rPr>
          <w:rFonts w:ascii="Times New Roman" w:hAnsi="Times New Roman" w:cs="Times New Roman"/>
        </w:rPr>
        <w:t xml:space="preserve">estimated urban greenspace </w:t>
      </w:r>
      <w:ins w:id="27" w:author="Anenberg, Susan Casper" w:date="2024-10-26T07:06:00Z">
        <w:r w:rsidR="009B7B4B">
          <w:rPr>
            <w:rFonts w:ascii="Times New Roman" w:hAnsi="Times New Roman" w:cs="Times New Roman"/>
          </w:rPr>
          <w:t>usin</w:t>
        </w:r>
      </w:ins>
      <w:ins w:id="28" w:author="Anenberg, Susan Casper" w:date="2024-10-26T07:07:00Z">
        <w:r w:rsidR="009B7B4B">
          <w:rPr>
            <w:rFonts w:ascii="Times New Roman" w:hAnsi="Times New Roman" w:cs="Times New Roman"/>
          </w:rPr>
          <w:t xml:space="preserve">g green and blue space in 2020, as well as the </w:t>
        </w:r>
      </w:ins>
      <w:ins w:id="29" w:author="Anenberg, Susan Casper" w:date="2024-10-26T07:10:00Z">
        <w:r w:rsidR="00675FFE">
          <w:rPr>
            <w:rFonts w:ascii="Times New Roman" w:hAnsi="Times New Roman" w:cs="Times New Roman"/>
          </w:rPr>
          <w:t xml:space="preserve">population-weighted greenest-season </w:t>
        </w:r>
      </w:ins>
      <w:ins w:id="30" w:author="Anenberg, Susan Casper" w:date="2024-10-26T07:07:00Z">
        <w:r w:rsidR="009B7B4B">
          <w:rPr>
            <w:rFonts w:ascii="Times New Roman" w:hAnsi="Times New Roman" w:cs="Times New Roman"/>
          </w:rPr>
          <w:t xml:space="preserve">normalized difference vegetation index (NDVI) </w:t>
        </w:r>
      </w:ins>
      <w:del w:id="31" w:author="Anenberg, Susan Casper" w:date="2024-10-26T07:06:00Z">
        <w:r w:rsidDel="009B7B4B">
          <w:rPr>
            <w:rFonts w:ascii="Times New Roman" w:hAnsi="Times New Roman" w:cs="Times New Roman"/>
          </w:rPr>
          <w:delText xml:space="preserve">in terms of </w:delText>
        </w:r>
      </w:del>
      <w:del w:id="32" w:author="Anenberg, Susan Casper" w:date="2024-10-26T07:07:00Z">
        <w:r w:rsidR="00866A5E" w:rsidDel="009B7B4B">
          <w:rPr>
            <w:rFonts w:ascii="Times New Roman" w:hAnsi="Times New Roman" w:cs="Times New Roman"/>
          </w:rPr>
          <w:delText xml:space="preserve">2020 percentage of green and green or blue space and </w:delText>
        </w:r>
        <w:r w:rsidR="004A6A1E" w:rsidDel="009B7B4B">
          <w:rPr>
            <w:rFonts w:ascii="Times New Roman" w:hAnsi="Times New Roman" w:cs="Times New Roman"/>
          </w:rPr>
          <w:delText xml:space="preserve">the population-weighted greenest season NDVI for </w:delText>
        </w:r>
      </w:del>
      <w:del w:id="33" w:author="Anenberg, Susan Casper" w:date="2024-10-26T07:05:00Z">
        <w:r w:rsidR="004A6A1E" w:rsidDel="0077127F">
          <w:rPr>
            <w:rFonts w:ascii="Times New Roman" w:hAnsi="Times New Roman" w:cs="Times New Roman"/>
          </w:rPr>
          <w:delText xml:space="preserve">ten </w:delText>
        </w:r>
      </w:del>
      <w:del w:id="34" w:author="Anenberg, Susan Casper" w:date="2024-10-26T07:07:00Z">
        <w:r w:rsidR="004A6A1E" w:rsidDel="009B7B4B">
          <w:rPr>
            <w:rFonts w:ascii="Times New Roman" w:hAnsi="Times New Roman" w:cs="Times New Roman"/>
          </w:rPr>
          <w:delText xml:space="preserve">years </w:delText>
        </w:r>
        <w:r w:rsidR="00866A5E" w:rsidDel="009B7B4B">
          <w:rPr>
            <w:rFonts w:ascii="Times New Roman" w:hAnsi="Times New Roman" w:cs="Times New Roman"/>
          </w:rPr>
          <w:delText>(</w:delText>
        </w:r>
      </w:del>
      <w:ins w:id="35" w:author="Anenberg, Susan Casper" w:date="2024-10-26T07:07:00Z">
        <w:r w:rsidR="009B7B4B">
          <w:rPr>
            <w:rFonts w:ascii="Times New Roman" w:hAnsi="Times New Roman" w:cs="Times New Roman"/>
          </w:rPr>
          <w:t xml:space="preserve">from </w:t>
        </w:r>
      </w:ins>
      <w:r w:rsidR="004A6A1E">
        <w:rPr>
          <w:rFonts w:ascii="Times New Roman" w:hAnsi="Times New Roman" w:cs="Times New Roman"/>
        </w:rPr>
        <w:t>2014</w:t>
      </w:r>
      <w:ins w:id="36" w:author="Anenberg, Susan Casper" w:date="2024-10-26T07:07:00Z">
        <w:r w:rsidR="009B7B4B">
          <w:rPr>
            <w:rFonts w:ascii="Times New Roman" w:hAnsi="Times New Roman" w:cs="Times New Roman"/>
          </w:rPr>
          <w:t xml:space="preserve"> to </w:t>
        </w:r>
      </w:ins>
      <w:del w:id="37" w:author="Anenberg, Susan Casper" w:date="2024-10-26T07:07:00Z">
        <w:r w:rsidR="004A6A1E" w:rsidDel="009B7B4B">
          <w:rPr>
            <w:rFonts w:ascii="Times New Roman" w:hAnsi="Times New Roman" w:cs="Times New Roman"/>
          </w:rPr>
          <w:delText>-</w:delText>
        </w:r>
      </w:del>
      <w:r w:rsidR="004A6A1E">
        <w:rPr>
          <w:rFonts w:ascii="Times New Roman" w:hAnsi="Times New Roman" w:cs="Times New Roman"/>
        </w:rPr>
        <w:t>2023</w:t>
      </w:r>
      <w:ins w:id="38" w:author="Anenberg, Susan Casper" w:date="2024-10-26T07:07:00Z">
        <w:r w:rsidR="009B7B4B">
          <w:rPr>
            <w:rFonts w:ascii="Times New Roman" w:hAnsi="Times New Roman" w:cs="Times New Roman"/>
          </w:rPr>
          <w:t>,</w:t>
        </w:r>
      </w:ins>
      <w:del w:id="39" w:author="Anenberg, Susan Casper" w:date="2024-10-26T07:07:00Z">
        <w:r w:rsidR="00866A5E" w:rsidDel="009B7B4B">
          <w:rPr>
            <w:rFonts w:ascii="Times New Roman" w:hAnsi="Times New Roman" w:cs="Times New Roman"/>
          </w:rPr>
          <w:delText>)</w:delText>
        </w:r>
      </w:del>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t>
      </w:r>
      <w:commentRangeStart w:id="40"/>
      <w:r>
        <w:rPr>
          <w:rFonts w:ascii="Times New Roman" w:hAnsi="Times New Roman" w:cs="Times New Roman"/>
        </w:rPr>
        <w:t xml:space="preserve">We then </w:t>
      </w:r>
      <w:del w:id="41" w:author="Anenberg, Susan Casper" w:date="2024-10-26T07:08:00Z">
        <w:r w:rsidDel="009B7B4B">
          <w:rPr>
            <w:rFonts w:ascii="Times New Roman" w:hAnsi="Times New Roman" w:cs="Times New Roman"/>
          </w:rPr>
          <w:delText xml:space="preserve">conducted a quantitative health impact </w:delText>
        </w:r>
        <w:r w:rsidRPr="007C220F" w:rsidDel="009B7B4B">
          <w:rPr>
            <w:rFonts w:ascii="Times New Roman" w:hAnsi="Times New Roman" w:cs="Times New Roman"/>
          </w:rPr>
          <w:delText xml:space="preserve">assessment of </w:delText>
        </w:r>
      </w:del>
      <w:ins w:id="42" w:author="Anenberg, Susan Casper" w:date="2024-10-26T07:08:00Z">
        <w:r w:rsidR="009B7B4B">
          <w:rPr>
            <w:rFonts w:ascii="Times New Roman" w:hAnsi="Times New Roman" w:cs="Times New Roman"/>
          </w:rPr>
          <w:t xml:space="preserve">estimated </w:t>
        </w:r>
      </w:ins>
      <w:r w:rsidRPr="007C220F">
        <w:rPr>
          <w:rFonts w:ascii="Times New Roman" w:hAnsi="Times New Roman" w:cs="Times New Roman"/>
        </w:rPr>
        <w:t xml:space="preserve">the </w:t>
      </w:r>
      <w:ins w:id="43" w:author="Anenberg, Susan Casper" w:date="2024-10-26T07:08:00Z">
        <w:r w:rsidR="009B7B4B">
          <w:rPr>
            <w:rFonts w:ascii="Times New Roman" w:hAnsi="Times New Roman" w:cs="Times New Roman"/>
          </w:rPr>
          <w:t xml:space="preserve">mortality </w:t>
        </w:r>
      </w:ins>
      <w:r w:rsidRPr="007C220F">
        <w:rPr>
          <w:rFonts w:ascii="Times New Roman" w:hAnsi="Times New Roman" w:cs="Times New Roman"/>
        </w:rPr>
        <w:t xml:space="preserve">change </w:t>
      </w:r>
      <w:del w:id="44" w:author="Anenberg, Susan Casper" w:date="2024-10-26T07:08:00Z">
        <w:r w:rsidRPr="007C220F" w:rsidDel="009B7B4B">
          <w:rPr>
            <w:rFonts w:ascii="Times New Roman" w:hAnsi="Times New Roman" w:cs="Times New Roman"/>
          </w:rPr>
          <w:delText xml:space="preserve">in mortality </w:delText>
        </w:r>
      </w:del>
      <w:r w:rsidRPr="007C220F">
        <w:rPr>
          <w:rFonts w:ascii="Times New Roman" w:hAnsi="Times New Roman" w:cs="Times New Roman"/>
        </w:rPr>
        <w:t xml:space="preserve">in each </w:t>
      </w:r>
      <w:del w:id="45" w:author="Anenberg, Susan Casper" w:date="2024-10-26T07:08:00Z">
        <w:r w:rsidRPr="007C220F" w:rsidDel="009B7B4B">
          <w:rPr>
            <w:rFonts w:ascii="Times New Roman" w:hAnsi="Times New Roman" w:cs="Times New Roman"/>
          </w:rPr>
          <w:delText xml:space="preserve">of these cities </w:delText>
        </w:r>
      </w:del>
      <w:ins w:id="46" w:author="Anenberg, Susan Casper" w:date="2024-10-26T07:08:00Z">
        <w:r w:rsidR="009B7B4B">
          <w:rPr>
            <w:rFonts w:ascii="Times New Roman" w:hAnsi="Times New Roman" w:cs="Times New Roman"/>
          </w:rPr>
          <w:t xml:space="preserve">city </w:t>
        </w:r>
      </w:ins>
      <w:r w:rsidRPr="007C220F">
        <w:rPr>
          <w:rFonts w:ascii="Times New Roman" w:hAnsi="Times New Roman" w:cs="Times New Roman"/>
        </w:rPr>
        <w:t xml:space="preserve">associated with </w:t>
      </w:r>
      <w:ins w:id="47" w:author="Anenberg, Susan Casper" w:date="2024-10-26T07:08:00Z">
        <w:r w:rsidR="009B7B4B">
          <w:rPr>
            <w:rFonts w:ascii="Times New Roman" w:hAnsi="Times New Roman" w:cs="Times New Roman"/>
          </w:rPr>
          <w:t xml:space="preserve">NDVI </w:t>
        </w:r>
      </w:ins>
      <w:r w:rsidRPr="007C220F">
        <w:rPr>
          <w:rFonts w:ascii="Times New Roman" w:hAnsi="Times New Roman" w:cs="Times New Roman"/>
        </w:rPr>
        <w:t xml:space="preserve">changes </w:t>
      </w:r>
      <w:del w:id="48" w:author="Anenberg, Susan Casper" w:date="2024-10-26T07:08:00Z">
        <w:r w:rsidRPr="007C220F" w:rsidDel="009B7B4B">
          <w:rPr>
            <w:rFonts w:ascii="Times New Roman" w:hAnsi="Times New Roman" w:cs="Times New Roman"/>
          </w:rPr>
          <w:delText xml:space="preserve">in NDVI from </w:delText>
        </w:r>
      </w:del>
      <w:ins w:id="49" w:author="Anenberg, Susan Casper" w:date="2024-10-26T07:08:00Z">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ins>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w:t>
      </w:r>
      <w:commentRangeEnd w:id="40"/>
      <w:r w:rsidR="009B7B4B">
        <w:rPr>
          <w:rStyle w:val="CommentReference"/>
        </w:rPr>
        <w:commentReference w:id="40"/>
      </w:r>
      <w:r w:rsidRPr="007C220F">
        <w:rPr>
          <w:rFonts w:ascii="Times New Roman" w:hAnsi="Times New Roman" w:cs="Times New Roman"/>
        </w:rPr>
        <w:t xml:space="preserve"> </w:t>
      </w:r>
      <w:r w:rsidR="00EA3427" w:rsidRPr="007C220F">
        <w:rPr>
          <w:rFonts w:ascii="Times New Roman" w:hAnsi="Times New Roman" w:cs="Times New Roman"/>
        </w:rPr>
        <w:t xml:space="preserve">We </w:t>
      </w:r>
      <w:del w:id="50" w:author="Anenberg, Susan Casper" w:date="2024-10-26T07:09:00Z">
        <w:r w:rsidR="00EA3427" w:rsidRPr="007C220F" w:rsidDel="00675FFE">
          <w:rPr>
            <w:rFonts w:ascii="Times New Roman" w:hAnsi="Times New Roman" w:cs="Times New Roman"/>
          </w:rPr>
          <w:delText xml:space="preserve">used </w:delText>
        </w:r>
      </w:del>
      <w:ins w:id="51" w:author="Anenberg, Susan Casper" w:date="2024-10-26T07:09:00Z">
        <w:r w:rsidR="00675FFE">
          <w:rPr>
            <w:rFonts w:ascii="Times New Roman" w:hAnsi="Times New Roman" w:cs="Times New Roman"/>
          </w:rPr>
          <w:t>define</w:t>
        </w:r>
      </w:ins>
      <w:ins w:id="52" w:author="Anenberg, Susan Casper" w:date="2024-10-26T07:10:00Z">
        <w:r w:rsidR="00675FFE">
          <w:rPr>
            <w:rFonts w:ascii="Times New Roman" w:hAnsi="Times New Roman" w:cs="Times New Roman"/>
          </w:rPr>
          <w:t>d</w:t>
        </w:r>
      </w:ins>
      <w:ins w:id="53" w:author="Anenberg, Susan Casper" w:date="2024-10-26T07:09:00Z">
        <w:r w:rsidR="00675FFE">
          <w:rPr>
            <w:rFonts w:ascii="Times New Roman" w:hAnsi="Times New Roman" w:cs="Times New Roman"/>
          </w:rPr>
          <w:t xml:space="preserve"> urban extents using</w:t>
        </w:r>
        <w:r w:rsidR="00675FFE" w:rsidRPr="007C220F">
          <w:rPr>
            <w:rFonts w:ascii="Times New Roman" w:hAnsi="Times New Roman" w:cs="Times New Roman"/>
          </w:rPr>
          <w:t xml:space="preserve"> </w:t>
        </w:r>
      </w:ins>
      <w:r w:rsidR="00EA3427" w:rsidRPr="007C220F">
        <w:rPr>
          <w:rFonts w:ascii="Times New Roman" w:hAnsi="Times New Roman" w:cs="Times New Roman"/>
        </w:rPr>
        <w:t xml:space="preserve">the </w:t>
      </w:r>
      <w:r w:rsidR="007C220F" w:rsidRPr="007C220F">
        <w:rPr>
          <w:rFonts w:ascii="Times New Roman" w:hAnsi="Times New Roman" w:cs="Times New Roman"/>
        </w:rPr>
        <w:t xml:space="preserve">Global Human </w:t>
      </w:r>
      <w:r w:rsidR="007C220F" w:rsidRPr="007C220F">
        <w:rPr>
          <w:rFonts w:ascii="Times New Roman" w:hAnsi="Times New Roman" w:cs="Times New Roman"/>
        </w:rPr>
        <w:lastRenderedPageBreak/>
        <w:t>Settlement Urban Centre Database (GHS-UCDB)</w:t>
      </w:r>
      <w:ins w:id="54" w:author="Anenberg, Susan Casper" w:date="2024-10-26T07:09:00Z">
        <w:r w:rsidR="00675FFE">
          <w:rPr>
            <w:rFonts w:ascii="Times New Roman" w:hAnsi="Times New Roman" w:cs="Times New Roman"/>
          </w:rPr>
          <w:t xml:space="preserve">, which provides </w:t>
        </w:r>
      </w:ins>
      <w:del w:id="55" w:author="Anenberg, Susan Casper" w:date="2024-10-26T07:09:00Z">
        <w:r w:rsidR="007C220F" w:rsidRPr="007C220F" w:rsidDel="00675FFE">
          <w:rPr>
            <w:rFonts w:ascii="Times New Roman" w:hAnsi="Times New Roman" w:cs="Times New Roman"/>
          </w:rPr>
          <w:delText xml:space="preserve"> </w:delText>
        </w:r>
        <w:r w:rsidR="00EA3427" w:rsidRPr="007C220F" w:rsidDel="00675FFE">
          <w:rPr>
            <w:rFonts w:ascii="Times New Roman" w:hAnsi="Times New Roman" w:cs="Times New Roman"/>
          </w:rPr>
          <w:delText xml:space="preserve">to define urban extents. These spatial bounds are determined using </w:delText>
        </w:r>
      </w:del>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56"/>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56"/>
      <w:r w:rsidR="00AD0485">
        <w:rPr>
          <w:rStyle w:val="CommentReference"/>
        </w:rPr>
        <w:commentReference w:id="56"/>
      </w:r>
      <w:r w:rsidR="00B723B6">
        <w:rPr>
          <w:rFonts w:ascii="Times New Roman" w:hAnsi="Times New Roman" w:cs="Times New Roman"/>
        </w:rPr>
        <w:t xml:space="preserve">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F2F53A7" w:rsidR="00C1696B" w:rsidRDefault="00C1696B" w:rsidP="00C1696B">
      <w:pPr>
        <w:rPr>
          <w:rFonts w:ascii="Times New Roman" w:hAnsi="Times New Roman" w:cs="Times New Roman"/>
        </w:rPr>
      </w:pPr>
      <w:commentRangeStart w:id="57"/>
      <w:r>
        <w:rPr>
          <w:rFonts w:ascii="Times New Roman" w:hAnsi="Times New Roman" w:cs="Times New Roman"/>
        </w:rPr>
        <w:t xml:space="preserve">The </w:t>
      </w:r>
      <w:commentRangeEnd w:id="57"/>
      <w:r w:rsidR="00E26B4F">
        <w:rPr>
          <w:rStyle w:val="CommentReference"/>
        </w:rPr>
        <w:commentReference w:id="57"/>
      </w:r>
      <w:r>
        <w:rPr>
          <w:rFonts w:ascii="Times New Roman" w:hAnsi="Times New Roman" w:cs="Times New Roman"/>
        </w:rPr>
        <w:t xml:space="preserve">percent green and green or blue space metrics were calculated from NASA’s </w:t>
      </w:r>
      <w:commentRangeStart w:id="58"/>
      <w:r>
        <w:rPr>
          <w:rFonts w:ascii="Times New Roman" w:hAnsi="Times New Roman" w:cs="Times New Roman"/>
        </w:rPr>
        <w:t xml:space="preserve">Modis </w:t>
      </w:r>
      <w:commentRangeEnd w:id="58"/>
      <w:r w:rsidR="003A24BE">
        <w:rPr>
          <w:rStyle w:val="CommentReference"/>
        </w:rPr>
        <w:commentReference w:id="58"/>
      </w:r>
      <w:commentRangeStart w:id="59"/>
      <w:r>
        <w:rPr>
          <w:rFonts w:ascii="Times New Roman" w:hAnsi="Times New Roman" w:cs="Times New Roman"/>
        </w:rPr>
        <w:t>satellite</w:t>
      </w:r>
      <w:commentRangeEnd w:id="59"/>
      <w:r w:rsidR="007B17C1">
        <w:rPr>
          <w:rStyle w:val="CommentReference"/>
        </w:rPr>
        <w:commentReference w:id="59"/>
      </w:r>
      <w:r>
        <w:rPr>
          <w:rFonts w:ascii="Times New Roman" w:hAnsi="Times New Roman" w:cs="Times New Roman"/>
        </w:rPr>
        <w:t xml:space="preserv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t>
      </w:r>
      <w:commentRangeStart w:id="60"/>
      <w:r>
        <w:rPr>
          <w:rFonts w:ascii="Times New Roman" w:hAnsi="Times New Roman" w:cs="Times New Roman"/>
        </w:rPr>
        <w:t xml:space="preserve">We used the 2020 </w:t>
      </w:r>
      <w:r w:rsidRPr="006E2604">
        <w:rPr>
          <w:rFonts w:ascii="Times New Roman" w:hAnsi="Times New Roman" w:cs="Times New Roman"/>
        </w:rPr>
        <w:t>University of Maryland (UMD) classification</w:t>
      </w:r>
      <w:r>
        <w:rPr>
          <w:rFonts w:ascii="Times New Roman" w:hAnsi="Times New Roman" w:cs="Times New Roman"/>
        </w:rPr>
        <w:t>.</w:t>
      </w:r>
      <w:commentRangeEnd w:id="60"/>
      <w:r w:rsidR="00154804">
        <w:rPr>
          <w:rStyle w:val="CommentReference"/>
        </w:rPr>
        <w:commentReference w:id="60"/>
      </w:r>
      <w:r>
        <w:rPr>
          <w:rFonts w:ascii="Times New Roman" w:hAnsi="Times New Roman" w:cs="Times New Roman"/>
        </w:rPr>
        <w:t xml:space="preserve"> We first created binary indicators of</w:t>
      </w:r>
      <w:ins w:id="61" w:author="Anenberg, Susan Casper" w:date="2024-10-28T05:43:00Z">
        <w:r w:rsidR="007B17C1">
          <w:rPr>
            <w:rFonts w:ascii="Times New Roman" w:hAnsi="Times New Roman" w:cs="Times New Roman"/>
          </w:rPr>
          <w:t>: 1)</w:t>
        </w:r>
      </w:ins>
      <w:r>
        <w:rPr>
          <w:rFonts w:ascii="Times New Roman" w:hAnsi="Times New Roman" w:cs="Times New Roman"/>
        </w:rPr>
        <w:t xml:space="preserve"> greenspace, which included pixels classified as forests, shrublands, savannas, grasslands, and croplands, and </w:t>
      </w:r>
      <w:ins w:id="62" w:author="Anenberg, Susan Casper" w:date="2024-10-28T05:43:00Z">
        <w:r w:rsidR="007B17C1">
          <w:rPr>
            <w:rFonts w:ascii="Times New Roman" w:hAnsi="Times New Roman" w:cs="Times New Roman"/>
          </w:rPr>
          <w:t xml:space="preserve">2) </w:t>
        </w:r>
      </w:ins>
      <w:r>
        <w:rPr>
          <w:rFonts w:ascii="Times New Roman" w:hAnsi="Times New Roman" w:cs="Times New Roman"/>
        </w:rPr>
        <w:t xml:space="preserve">green or blue space, which included these categories as well as waterbodies and permanent wetlands. We then took the </w:t>
      </w:r>
      <w:commentRangeStart w:id="63"/>
      <w:r>
        <w:rPr>
          <w:rFonts w:ascii="Times New Roman" w:hAnsi="Times New Roman" w:cs="Times New Roman"/>
        </w:rPr>
        <w:t xml:space="preserve">average </w:t>
      </w:r>
      <w:commentRangeEnd w:id="63"/>
      <w:r w:rsidR="007B17C1">
        <w:rPr>
          <w:rStyle w:val="CommentReference"/>
        </w:rPr>
        <w:commentReference w:id="63"/>
      </w:r>
      <w:r>
        <w:rPr>
          <w:rFonts w:ascii="Times New Roman" w:hAnsi="Times New Roman" w:cs="Times New Roman"/>
        </w:rPr>
        <w:t>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608ADB1B" w:rsidR="000231D0" w:rsidRDefault="00090A79" w:rsidP="00551D54">
      <w:pPr>
        <w:rPr>
          <w:rFonts w:ascii="Times New Roman" w:hAnsi="Times New Roman" w:cs="Times New Roman"/>
        </w:rPr>
      </w:pPr>
      <w:r>
        <w:rPr>
          <w:rFonts w:ascii="Times New Roman" w:hAnsi="Times New Roman" w:cs="Times New Roman"/>
        </w:rPr>
        <w:t xml:space="preserve">For </w:t>
      </w:r>
      <w:commentRangeStart w:id="64"/>
      <w:del w:id="65" w:author="Anenberg, Susan Casper" w:date="2024-10-28T05:47:00Z">
        <w:r w:rsidDel="005D506E">
          <w:rPr>
            <w:rFonts w:ascii="Times New Roman" w:hAnsi="Times New Roman" w:cs="Times New Roman"/>
          </w:rPr>
          <w:delText xml:space="preserve">the population-weighted greenest season </w:delText>
        </w:r>
      </w:del>
      <w:commentRangeEnd w:id="64"/>
      <w:r w:rsidR="005D506E">
        <w:rPr>
          <w:rStyle w:val="CommentReference"/>
        </w:rPr>
        <w:commentReference w:id="64"/>
      </w:r>
      <w:r>
        <w:rPr>
          <w:rFonts w:ascii="Times New Roman" w:hAnsi="Times New Roman" w:cs="Times New Roman"/>
        </w:rPr>
        <w:t>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Landsat</w:t>
      </w:r>
      <w:commentRangeStart w:id="66"/>
      <w:r w:rsidR="0060540D">
        <w:rPr>
          <w:rFonts w:ascii="Times New Roman" w:hAnsi="Times New Roman" w:cs="Times New Roman"/>
        </w:rPr>
        <w:t xml:space="preserve"> is a joint mission of the National Aeronautics and Space Administration (NASA) and the United States Geological Survey (USGS) </w:t>
      </w:r>
      <w:commentRangeEnd w:id="66"/>
      <w:r w:rsidR="005D506E">
        <w:rPr>
          <w:rStyle w:val="CommentReference"/>
        </w:rPr>
        <w:commentReference w:id="66"/>
      </w:r>
      <w:r w:rsidR="0060540D">
        <w:rPr>
          <w:rFonts w:ascii="Times New Roman" w:hAnsi="Times New Roman" w:cs="Times New Roman"/>
        </w:rPr>
        <w:t>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moveToRangeStart w:id="67" w:author="Anenberg, Susan Casper" w:date="2024-10-28T05:50:00Z" w:name="move180987037"/>
      <w:moveTo w:id="68" w:author="Anenberg, Susan Casper" w:date="2024-10-28T05:50:00Z">
        <w:r w:rsidR="00064A1A">
          <w:rPr>
            <w:rFonts w:ascii="Times New Roman" w:hAnsi="Times New Roman" w:cs="Times New Roman"/>
          </w:rPr>
          <w:t>W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 which removes cloudy pixels.</w:t>
        </w:r>
      </w:moveTo>
      <w:moveToRangeEnd w:id="67"/>
      <w:ins w:id="69" w:author="Anenberg, Susan Casper" w:date="2024-10-28T05:50:00Z">
        <w:r w:rsidR="00064A1A">
          <w:rPr>
            <w:rFonts w:ascii="Times New Roman" w:hAnsi="Times New Roman" w:cs="Times New Roman"/>
          </w:rPr>
          <w:t xml:space="preserve"> </w:t>
        </w:r>
      </w:ins>
      <w:commentRangeStart w:id="70"/>
      <w:del w:id="71" w:author="Anenberg, Susan Casper" w:date="2024-10-28T05:45:00Z">
        <w:r w:rsidR="00D05F03" w:rsidDel="005D506E">
          <w:rPr>
            <w:rFonts w:ascii="Times New Roman" w:hAnsi="Times New Roman" w:cs="Times New Roman"/>
          </w:rPr>
          <w:delText xml:space="preserve">In </w:delText>
        </w:r>
        <w:r w:rsidR="00230F0F" w:rsidDel="005D506E">
          <w:rPr>
            <w:rFonts w:ascii="Times New Roman" w:hAnsi="Times New Roman" w:cs="Times New Roman"/>
          </w:rPr>
          <w:delText>an update to the</w:delText>
        </w:r>
        <w:r w:rsidR="00D05F03" w:rsidDel="005D506E">
          <w:rPr>
            <w:rFonts w:ascii="Times New Roman" w:hAnsi="Times New Roman" w:cs="Times New Roman"/>
          </w:rPr>
          <w:delText xml:space="preserve"> Lancet Countdown’s methodology</w:delText>
        </w:r>
      </w:del>
      <w:commentRangeEnd w:id="70"/>
      <w:r w:rsidR="00064A1A">
        <w:rPr>
          <w:rStyle w:val="CommentReference"/>
        </w:rPr>
        <w:commentReference w:id="70"/>
      </w:r>
      <w:del w:id="72" w:author="Anenberg, Susan Casper" w:date="2024-10-28T05:45:00Z">
        <w:r w:rsidR="00D05F03" w:rsidDel="005D506E">
          <w:rPr>
            <w:rFonts w:ascii="Times New Roman" w:hAnsi="Times New Roman" w:cs="Times New Roman"/>
          </w:rPr>
          <w:delText>, w</w:delText>
        </w:r>
      </w:del>
      <w:ins w:id="73" w:author="Anenberg, Susan Casper" w:date="2024-10-28T05:45:00Z">
        <w:r w:rsidR="005D506E">
          <w:rPr>
            <w:rFonts w:ascii="Times New Roman" w:hAnsi="Times New Roman" w:cs="Times New Roman"/>
          </w:rPr>
          <w:t>W</w:t>
        </w:r>
      </w:ins>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ins w:id="74" w:author="Anenberg, Susan Casper" w:date="2024-10-28T05:46:00Z">
        <w:r w:rsidR="005D506E">
          <w:rPr>
            <w:rFonts w:ascii="Times New Roman" w:hAnsi="Times New Roman" w:cs="Times New Roman"/>
          </w:rPr>
          <w:t xml:space="preserve">Landsat-derived </w:t>
        </w:r>
      </w:ins>
      <w:r>
        <w:rPr>
          <w:rFonts w:ascii="Times New Roman" w:hAnsi="Times New Roman" w:cs="Times New Roman"/>
        </w:rPr>
        <w:t xml:space="preserve">global surface water </w:t>
      </w:r>
      <w:r w:rsidR="0078361F">
        <w:rPr>
          <w:rFonts w:ascii="Times New Roman" w:hAnsi="Times New Roman" w:cs="Times New Roman"/>
        </w:rPr>
        <w:t>dataset</w:t>
      </w:r>
      <w:ins w:id="75" w:author="Anenberg, Susan Casper" w:date="2024-10-28T05:54:00Z">
        <w:r w:rsidR="006E4C2C">
          <w:rPr>
            <w:rFonts w:ascii="Times New Roman" w:hAnsi="Times New Roman" w:cs="Times New Roman"/>
          </w:rPr>
          <w:t xml:space="preserve"> (</w:t>
        </w:r>
        <w:commentRangeStart w:id="76"/>
        <w:r w:rsidR="006E4C2C">
          <w:rPr>
            <w:rFonts w:ascii="Times New Roman" w:hAnsi="Times New Roman" w:cs="Times New Roman"/>
          </w:rPr>
          <w:t>30m resolution)</w:t>
        </w:r>
        <w:commentRangeEnd w:id="76"/>
        <w:r w:rsidR="006E4C2C">
          <w:rPr>
            <w:rStyle w:val="CommentReference"/>
          </w:rPr>
          <w:commentReference w:id="76"/>
        </w:r>
      </w:ins>
      <w:r w:rsidR="0078361F">
        <w:rPr>
          <w:rFonts w:ascii="Times New Roman" w:hAnsi="Times New Roman" w:cs="Times New Roman"/>
        </w:rPr>
        <w:t xml:space="preserve"> </w:t>
      </w:r>
      <w:r w:rsidR="00827425">
        <w:rPr>
          <w:rFonts w:ascii="Times New Roman" w:hAnsi="Times New Roman" w:cs="Times New Roman"/>
        </w:rPr>
        <w:t xml:space="preserve">to </w:t>
      </w:r>
      <w:del w:id="77" w:author="Anenberg, Susan Casper" w:date="2024-10-28T05:45:00Z">
        <w:r w:rsidR="00827425" w:rsidDel="005D506E">
          <w:rPr>
            <w:rFonts w:ascii="Times New Roman" w:hAnsi="Times New Roman" w:cs="Times New Roman"/>
          </w:rPr>
          <w:delText xml:space="preserve">mask </w:delText>
        </w:r>
      </w:del>
      <w:ins w:id="78" w:author="Anenberg, Susan Casper" w:date="2024-10-28T05:45:00Z">
        <w:r w:rsidR="005D506E">
          <w:rPr>
            <w:rFonts w:ascii="Times New Roman" w:hAnsi="Times New Roman" w:cs="Times New Roman"/>
          </w:rPr>
          <w:t xml:space="preserve">exclude </w:t>
        </w:r>
      </w:ins>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ins w:id="79" w:author="Anenberg, Susan Casper" w:date="2024-10-28T05:45:00Z">
        <w:r w:rsidR="005D506E">
          <w:rPr>
            <w:rFonts w:ascii="Times New Roman" w:hAnsi="Times New Roman" w:cs="Times New Roman"/>
          </w:rPr>
          <w:t>.</w:t>
        </w:r>
      </w:ins>
      <w:r>
        <w:rPr>
          <w:rFonts w:ascii="Times New Roman" w:hAnsi="Times New Roman" w:cs="Times New Roman"/>
        </w:rPr>
        <w:t>”</w:t>
      </w:r>
      <w:del w:id="80" w:author="Anenberg, Susan Casper" w:date="2024-10-28T05:44:00Z">
        <w:r w:rsidR="000231D0" w:rsidDel="005D506E">
          <w:rPr>
            <w:rFonts w:ascii="Times New Roman" w:hAnsi="Times New Roman" w:cs="Times New Roman"/>
          </w:rPr>
          <w:delText>,</w:delText>
        </w:r>
      </w:del>
      <w:ins w:id="81" w:author="Anenberg, Susan Casper" w:date="2024-10-28T05:45:00Z">
        <w:r w:rsidR="005D506E">
          <w:rPr>
            <w:rFonts w:ascii="Times New Roman" w:hAnsi="Times New Roman" w:cs="Times New Roman"/>
          </w:rPr>
          <w:t xml:space="preserve"> </w:t>
        </w:r>
      </w:ins>
      <w:del w:id="82" w:author="Anenberg, Susan Casper" w:date="2024-10-28T05:45:00Z">
        <w:r w:rsidR="000231D0" w:rsidDel="005D506E">
          <w:rPr>
            <w:rFonts w:ascii="Times New Roman" w:hAnsi="Times New Roman" w:cs="Times New Roman"/>
          </w:rPr>
          <w:delText xml:space="preserve"> ignoring these pixels in our NDVI calculations</w:delText>
        </w:r>
        <w:r w:rsidR="00827425" w:rsidDel="005D506E">
          <w:rPr>
            <w:rFonts w:ascii="Times New Roman" w:hAnsi="Times New Roman" w:cs="Times New Roman"/>
          </w:rPr>
          <w:delText>.</w:delText>
        </w:r>
      </w:del>
      <w:r w:rsidR="00827425">
        <w:rPr>
          <w:rFonts w:ascii="Times New Roman" w:hAnsi="Times New Roman" w:cs="Times New Roman"/>
        </w:rPr>
        <w:t xml:space="preserve"> </w:t>
      </w:r>
      <w:del w:id="83" w:author="Anenberg, Susan Casper" w:date="2024-10-28T05:46:00Z">
        <w:r w:rsidR="00827425" w:rsidDel="005D506E">
          <w:rPr>
            <w:rFonts w:ascii="Times New Roman" w:hAnsi="Times New Roman" w:cs="Times New Roman"/>
          </w:rPr>
          <w:delText>Th</w:delText>
        </w:r>
        <w:r w:rsidR="000D568A" w:rsidDel="005D506E">
          <w:rPr>
            <w:rFonts w:ascii="Times New Roman" w:hAnsi="Times New Roman" w:cs="Times New Roman"/>
          </w:rPr>
          <w:delText>e JRC global surface water</w:delText>
        </w:r>
        <w:r w:rsidR="00827425" w:rsidDel="005D506E">
          <w:rPr>
            <w:rFonts w:ascii="Times New Roman" w:hAnsi="Times New Roman" w:cs="Times New Roman"/>
          </w:rPr>
          <w:delText xml:space="preserve"> dataset </w:delText>
        </w:r>
        <w:r w:rsidR="00A7210E" w:rsidDel="005D506E">
          <w:rPr>
            <w:rFonts w:ascii="Times New Roman" w:hAnsi="Times New Roman" w:cs="Times New Roman"/>
          </w:rPr>
          <w:delText xml:space="preserve">is a Landsat-derived </w:delText>
        </w:r>
        <w:r w:rsidR="003508BE" w:rsidDel="005D506E">
          <w:rPr>
            <w:rFonts w:ascii="Times New Roman" w:hAnsi="Times New Roman" w:cs="Times New Roman"/>
          </w:rPr>
          <w:delText>product and</w:delText>
        </w:r>
        <w:r w:rsidR="00A7210E" w:rsidDel="005D506E">
          <w:rPr>
            <w:rFonts w:ascii="Times New Roman" w:hAnsi="Times New Roman" w:cs="Times New Roman"/>
          </w:rPr>
          <w:delText xml:space="preserve"> </w:delText>
        </w:r>
        <w:r w:rsidR="0078361F" w:rsidDel="005D506E">
          <w:rPr>
            <w:rFonts w:ascii="Times New Roman" w:hAnsi="Times New Roman" w:cs="Times New Roman"/>
          </w:rPr>
          <w:delText>aligns spatially with our urban greenspace estimates</w:delText>
        </w:r>
        <w:r w:rsidR="00827425" w:rsidDel="005D506E">
          <w:rPr>
            <w:rFonts w:ascii="Times New Roman" w:hAnsi="Times New Roman" w:cs="Times New Roman"/>
          </w:rPr>
          <w:delText xml:space="preserve">. </w:delText>
        </w:r>
      </w:del>
      <w:r w:rsidR="00827425">
        <w:rPr>
          <w:rFonts w:ascii="Times New Roman" w:hAnsi="Times New Roman" w:cs="Times New Roman"/>
        </w:rPr>
        <w:t xml:space="preserve">We used the 2015 </w:t>
      </w:r>
      <w:ins w:id="84" w:author="Anenberg, Susan Casper" w:date="2024-10-28T05:47:00Z">
        <w:r w:rsidR="005D506E">
          <w:rPr>
            <w:rFonts w:ascii="Times New Roman" w:hAnsi="Times New Roman" w:cs="Times New Roman"/>
          </w:rPr>
          <w:t xml:space="preserve">JRC </w:t>
        </w:r>
      </w:ins>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commentRangeStart w:id="85"/>
      <w:r w:rsidR="00230F0F">
        <w:rPr>
          <w:rFonts w:ascii="Times New Roman" w:hAnsi="Times New Roman" w:cs="Times New Roman"/>
        </w:rPr>
        <w:t>Previously</w:t>
      </w:r>
      <w:commentRangeEnd w:id="85"/>
      <w:r w:rsidR="00C662A0">
        <w:rPr>
          <w:rStyle w:val="CommentReference"/>
        </w:rPr>
        <w:commentReference w:id="85"/>
      </w:r>
      <w:r w:rsidR="00230F0F">
        <w:rPr>
          <w:rFonts w:ascii="Times New Roman" w:hAnsi="Times New Roman" w:cs="Times New Roman"/>
        </w:rPr>
        <w:t>,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317D8EC5" w:rsidR="00441531" w:rsidRDefault="00024A18" w:rsidP="00441531">
      <w:pPr>
        <w:rPr>
          <w:rFonts w:ascii="Times New Roman" w:hAnsi="Times New Roman" w:cs="Times New Roman"/>
        </w:rPr>
      </w:pPr>
      <w:moveToRangeStart w:id="86" w:author="Anenberg, Susan Casper" w:date="2024-10-28T05:58:00Z" w:name="move180987518"/>
      <w:moveTo w:id="87" w:author="Anenberg, Susan Casper" w:date="2024-10-28T05:58:00Z">
        <w:del w:id="88" w:author="Anenberg, Susan Casper" w:date="2024-10-28T05:58:00Z">
          <w:r w:rsidDel="00024A18">
            <w:rPr>
              <w:rFonts w:ascii="Times New Roman" w:hAnsi="Times New Roman" w:cs="Times New Roman"/>
            </w:rPr>
            <w:delText xml:space="preserve">This </w:delText>
          </w:r>
          <w:r w:rsidRPr="00435A59" w:rsidDel="00024A18">
            <w:rPr>
              <w:rFonts w:ascii="Times New Roman" w:hAnsi="Times New Roman" w:cs="Times New Roman"/>
            </w:rPr>
            <w:delText xml:space="preserve">exposure definition most closely aligned with </w:delText>
          </w:r>
        </w:del>
      </w:moveTo>
      <w:ins w:id="89" w:author="Anenberg, Susan Casper" w:date="2024-10-28T05:58:00Z">
        <w:r>
          <w:rPr>
            <w:rFonts w:ascii="Times New Roman" w:hAnsi="Times New Roman" w:cs="Times New Roman"/>
          </w:rPr>
          <w:t xml:space="preserve">The </w:t>
        </w:r>
      </w:ins>
      <w:moveTo w:id="90" w:author="Anenberg, Susan Casper" w:date="2024-10-28T05:58:00Z">
        <w:r w:rsidRPr="00435A59">
          <w:rPr>
            <w:rFonts w:ascii="Times New Roman" w:hAnsi="Times New Roman" w:cs="Times New Roman"/>
          </w:rPr>
          <w:t xml:space="preserve">meta-analysis we used </w:t>
        </w:r>
        <w:r>
          <w:rPr>
            <w:rFonts w:ascii="Times New Roman" w:hAnsi="Times New Roman" w:cs="Times New Roman"/>
          </w:rPr>
          <w:t xml:space="preserve">to define the epidemiologic relationship between increased </w:t>
        </w:r>
        <w:del w:id="91" w:author="Anenberg, Susan Casper" w:date="2024-10-28T05:58:00Z">
          <w:r w:rsidDel="00024A18">
            <w:rPr>
              <w:rFonts w:ascii="Times New Roman" w:hAnsi="Times New Roman" w:cs="Times New Roman"/>
            </w:rPr>
            <w:delText xml:space="preserve">and </w:delText>
          </w:r>
        </w:del>
        <w:r>
          <w:rPr>
            <w:rFonts w:ascii="Times New Roman" w:hAnsi="Times New Roman" w:cs="Times New Roman"/>
          </w:rPr>
          <w:t>NDVI and reductions in all-cause mortality</w:t>
        </w:r>
      </w:moveTo>
      <w:ins w:id="92" w:author="Anenberg, Susan Casper" w:date="2024-10-28T05:59:00Z">
        <w:r>
          <w:rPr>
            <w:rFonts w:ascii="Times New Roman" w:hAnsi="Times New Roman" w:cs="Times New Roman"/>
          </w:rPr>
          <w:t xml:space="preserve"> includes </w:t>
        </w:r>
      </w:ins>
      <w:moveTo w:id="93" w:author="Anenberg, Susan Casper" w:date="2024-10-28T05:58:00Z">
        <w:del w:id="94" w:author="Anenberg, Susan Casper" w:date="2024-10-28T05:59:00Z">
          <w:r w:rsidRPr="00435A59" w:rsidDel="00024A18">
            <w:rPr>
              <w:rFonts w:ascii="Times New Roman" w:hAnsi="Times New Roman" w:cs="Times New Roman"/>
            </w:rPr>
            <w:delText>. S</w:delText>
          </w:r>
        </w:del>
      </w:moveTo>
      <w:ins w:id="95" w:author="Anenberg, Susan Casper" w:date="2024-10-28T05:59:00Z">
        <w:r>
          <w:rPr>
            <w:rFonts w:ascii="Times New Roman" w:hAnsi="Times New Roman" w:cs="Times New Roman"/>
          </w:rPr>
          <w:t>s</w:t>
        </w:r>
      </w:ins>
      <w:moveTo w:id="96" w:author="Anenberg, Susan Casper" w:date="2024-10-28T05:58:00Z">
        <w:r w:rsidRPr="00435A59">
          <w:rPr>
            <w:rFonts w:ascii="Times New Roman" w:hAnsi="Times New Roman" w:cs="Times New Roman"/>
          </w:rPr>
          <w:t xml:space="preserve">everal </w:t>
        </w:r>
        <w:del w:id="97" w:author="Anenberg, Susan Casper" w:date="2024-10-28T05:59:00Z">
          <w:r w:rsidRPr="00435A59" w:rsidDel="00024A18">
            <w:rPr>
              <w:rFonts w:ascii="Times New Roman" w:hAnsi="Times New Roman" w:cs="Times New Roman"/>
            </w:rPr>
            <w:delText xml:space="preserve">of the </w:delText>
          </w:r>
        </w:del>
        <w:r w:rsidRPr="00435A59">
          <w:rPr>
            <w:rFonts w:ascii="Times New Roman" w:hAnsi="Times New Roman" w:cs="Times New Roman"/>
          </w:rPr>
          <w:t xml:space="preserve">large cohort studies </w:t>
        </w:r>
        <w:del w:id="98" w:author="Anenberg, Susan Casper" w:date="2024-10-28T05:59:00Z">
          <w:r w:rsidRPr="00435A59" w:rsidDel="00024A18">
            <w:rPr>
              <w:rFonts w:ascii="Times New Roman" w:hAnsi="Times New Roman" w:cs="Times New Roman"/>
            </w:rPr>
            <w:delText xml:space="preserve">included in this study </w:delText>
          </w:r>
        </w:del>
      </w:moveTo>
      <w:ins w:id="99" w:author="Anenberg, Susan Casper" w:date="2024-10-28T05:59:00Z">
        <w:r>
          <w:rPr>
            <w:rFonts w:ascii="Times New Roman" w:hAnsi="Times New Roman" w:cs="Times New Roman"/>
          </w:rPr>
          <w:t xml:space="preserve">that </w:t>
        </w:r>
      </w:ins>
      <w:moveTo w:id="100" w:author="Anenberg, Susan Casper" w:date="2024-10-28T05:58:00Z">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moveTo>
      <w:moveToRangeEnd w:id="86"/>
      <w:ins w:id="101" w:author="Anenberg, Susan Casper" w:date="2024-10-28T05:59:00Z">
        <w:r>
          <w:rPr>
            <w:rFonts w:ascii="Times New Roman" w:hAnsi="Times New Roman" w:cs="Times New Roman"/>
          </w:rPr>
          <w:t xml:space="preserve">We therefore calculated the population-weighted greenest season NDVI to align with this metric. </w:t>
        </w:r>
      </w:ins>
      <w:r w:rsidR="00E83E43">
        <w:rPr>
          <w:rFonts w:ascii="Times New Roman" w:hAnsi="Times New Roman" w:cs="Times New Roman"/>
        </w:rPr>
        <w:t>After removing water pixels, we</w:t>
      </w:r>
      <w:r w:rsidR="000231D0">
        <w:rPr>
          <w:rFonts w:ascii="Times New Roman" w:hAnsi="Times New Roman" w:cs="Times New Roman"/>
        </w:rPr>
        <w:t xml:space="preserve"> calculated </w:t>
      </w:r>
      <w:del w:id="102" w:author="Anenberg, Susan Casper" w:date="2024-10-28T05:53:00Z">
        <w:r w:rsidR="000231D0" w:rsidDel="006E4C2C">
          <w:rPr>
            <w:rFonts w:ascii="Times New Roman" w:hAnsi="Times New Roman" w:cs="Times New Roman"/>
          </w:rPr>
          <w:delText>seasonal</w:delText>
        </w:r>
      </w:del>
      <w:del w:id="103" w:author="Anenberg, Susan Casper" w:date="2024-10-28T05:52:00Z">
        <w:r w:rsidR="000231D0" w:rsidDel="006E4C2C">
          <w:rPr>
            <w:rFonts w:ascii="Times New Roman" w:hAnsi="Times New Roman" w:cs="Times New Roman"/>
          </w:rPr>
          <w:delText>-</w:delText>
        </w:r>
      </w:del>
      <w:commentRangeStart w:id="104"/>
      <w:ins w:id="105" w:author="Anenberg, Susan Casper" w:date="2024-10-28T05:54:00Z">
        <w:r w:rsidR="00A706D9">
          <w:rPr>
            <w:rFonts w:ascii="Times New Roman" w:hAnsi="Times New Roman" w:cs="Times New Roman"/>
          </w:rPr>
          <w:t xml:space="preserve">pixel-level </w:t>
        </w:r>
        <w:commentRangeEnd w:id="104"/>
        <w:r w:rsidR="00A706D9">
          <w:rPr>
            <w:rStyle w:val="CommentReference"/>
          </w:rPr>
          <w:commentReference w:id="104"/>
        </w:r>
      </w:ins>
      <w:r w:rsidR="000231D0">
        <w:rPr>
          <w:rFonts w:ascii="Times New Roman" w:hAnsi="Times New Roman" w:cs="Times New Roman"/>
        </w:rPr>
        <w:t xml:space="preserve">NDVI averages for </w:t>
      </w:r>
      <w:ins w:id="106" w:author="Anenberg, Susan Casper" w:date="2024-10-28T05:53:00Z">
        <w:r w:rsidR="006E4C2C">
          <w:rPr>
            <w:rFonts w:ascii="Times New Roman" w:hAnsi="Times New Roman" w:cs="Times New Roman"/>
          </w:rPr>
          <w:t>each season</w:t>
        </w:r>
      </w:ins>
      <w:del w:id="107" w:author="Anenberg, Susan Casper" w:date="2024-10-28T05:52:00Z">
        <w:r w:rsidR="000231D0" w:rsidDel="006E4C2C">
          <w:rPr>
            <w:rFonts w:ascii="Times New Roman" w:hAnsi="Times New Roman" w:cs="Times New Roman"/>
          </w:rPr>
          <w:delText xml:space="preserve">the following time periods </w:delText>
        </w:r>
        <w:commentRangeStart w:id="108"/>
        <w:r w:rsidR="000231D0" w:rsidDel="006E4C2C">
          <w:rPr>
            <w:rFonts w:ascii="Times New Roman" w:hAnsi="Times New Roman" w:cs="Times New Roman"/>
          </w:rPr>
          <w:delText>(with labels based on the northern hemisphere</w:delText>
        </w:r>
      </w:del>
      <w:commentRangeEnd w:id="108"/>
      <w:r w:rsidR="006E4C2C">
        <w:rPr>
          <w:rStyle w:val="CommentReference"/>
        </w:rPr>
        <w:commentReference w:id="108"/>
      </w:r>
      <w:del w:id="109" w:author="Anenberg, Susan Casper" w:date="2024-10-28T05:52:00Z">
        <w:r w:rsidR="000231D0" w:rsidDel="006E4C2C">
          <w:rPr>
            <w:rFonts w:ascii="Times New Roman" w:hAnsi="Times New Roman" w:cs="Times New Roman"/>
          </w:rPr>
          <w:delText>)</w:delText>
        </w:r>
      </w:del>
      <w:r w:rsidR="000231D0">
        <w:rPr>
          <w:rFonts w:ascii="Times New Roman" w:hAnsi="Times New Roman" w:cs="Times New Roman"/>
        </w:rPr>
        <w:t>:</w:t>
      </w:r>
      <w:r w:rsidR="00E93D78">
        <w:rPr>
          <w:rFonts w:ascii="Times New Roman" w:hAnsi="Times New Roman" w:cs="Times New Roman"/>
        </w:rPr>
        <w:t xml:space="preserve"> </w:t>
      </w:r>
      <w:del w:id="110" w:author="Anenberg, Susan Casper" w:date="2024-10-28T05:52:00Z">
        <w:r w:rsidR="000231D0" w:rsidRPr="00E93D78" w:rsidDel="006E4C2C">
          <w:rPr>
            <w:rFonts w:ascii="Times New Roman" w:hAnsi="Times New Roman" w:cs="Times New Roman"/>
            <w:i/>
            <w:iCs/>
          </w:rPr>
          <w:delText>Winter</w:delText>
        </w:r>
        <w:r w:rsidR="000231D0" w:rsidRPr="00E93D78" w:rsidDel="006E4C2C">
          <w:rPr>
            <w:rFonts w:ascii="Times New Roman" w:hAnsi="Times New Roman" w:cs="Times New Roman"/>
          </w:rPr>
          <w:delText xml:space="preserve">- </w:delText>
        </w:r>
      </w:del>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del w:id="111" w:author="Anenberg, Susan Casper" w:date="2024-10-28T05:52:00Z">
        <w:r w:rsidR="000231D0" w:rsidRPr="00E93D78" w:rsidDel="006E4C2C">
          <w:rPr>
            <w:rFonts w:ascii="Times New Roman" w:hAnsi="Times New Roman" w:cs="Times New Roman"/>
            <w:i/>
            <w:iCs/>
          </w:rPr>
          <w:delText>Spring</w:delText>
        </w:r>
        <w:r w:rsidR="000231D0" w:rsidRPr="00E93D78" w:rsidDel="006E4C2C">
          <w:rPr>
            <w:rFonts w:ascii="Times New Roman" w:hAnsi="Times New Roman" w:cs="Times New Roman"/>
          </w:rPr>
          <w:delText xml:space="preserve">- </w:delText>
        </w:r>
      </w:del>
      <w:r w:rsidR="000231D0" w:rsidRPr="00E93D78">
        <w:rPr>
          <w:rFonts w:ascii="Times New Roman" w:hAnsi="Times New Roman" w:cs="Times New Roman"/>
        </w:rPr>
        <w:t>March 1 through May 31</w:t>
      </w:r>
      <w:r w:rsidR="00E93D78">
        <w:rPr>
          <w:rFonts w:ascii="Times New Roman" w:hAnsi="Times New Roman" w:cs="Times New Roman"/>
        </w:rPr>
        <w:t xml:space="preserve">, </w:t>
      </w:r>
      <w:del w:id="112" w:author="Anenberg, Susan Casper" w:date="2024-10-28T05:52:00Z">
        <w:r w:rsidR="000231D0" w:rsidRPr="00E93D78" w:rsidDel="006E4C2C">
          <w:rPr>
            <w:rFonts w:ascii="Times New Roman" w:hAnsi="Times New Roman" w:cs="Times New Roman"/>
            <w:i/>
            <w:iCs/>
          </w:rPr>
          <w:delText>Summer</w:delText>
        </w:r>
        <w:r w:rsidR="000231D0" w:rsidRPr="00E93D78" w:rsidDel="006E4C2C">
          <w:rPr>
            <w:rFonts w:ascii="Times New Roman" w:hAnsi="Times New Roman" w:cs="Times New Roman"/>
          </w:rPr>
          <w:delText xml:space="preserve">- </w:delText>
        </w:r>
      </w:del>
      <w:r w:rsidR="000231D0" w:rsidRPr="00E93D78">
        <w:rPr>
          <w:rFonts w:ascii="Times New Roman" w:hAnsi="Times New Roman" w:cs="Times New Roman"/>
        </w:rPr>
        <w:t>June 1 through August 31</w:t>
      </w:r>
      <w:r w:rsidR="00E93D78">
        <w:rPr>
          <w:rFonts w:ascii="Times New Roman" w:hAnsi="Times New Roman" w:cs="Times New Roman"/>
        </w:rPr>
        <w:t xml:space="preserve">, and </w:t>
      </w:r>
      <w:del w:id="113" w:author="Anenberg, Susan Casper" w:date="2024-10-28T05:52:00Z">
        <w:r w:rsidR="000231D0" w:rsidRPr="00E93D78" w:rsidDel="006E4C2C">
          <w:rPr>
            <w:rFonts w:ascii="Times New Roman" w:hAnsi="Times New Roman" w:cs="Times New Roman"/>
            <w:i/>
            <w:iCs/>
          </w:rPr>
          <w:delText>Fall</w:delText>
        </w:r>
        <w:r w:rsidR="000231D0" w:rsidRPr="00E93D78" w:rsidDel="006E4C2C">
          <w:rPr>
            <w:rFonts w:ascii="Times New Roman" w:hAnsi="Times New Roman" w:cs="Times New Roman"/>
          </w:rPr>
          <w:delText xml:space="preserve">- </w:delText>
        </w:r>
      </w:del>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del w:id="114" w:author="Anenberg, Susan Casper" w:date="2024-10-28T05:49:00Z">
        <w:r w:rsidR="00037559" w:rsidDel="00C662A0">
          <w:rPr>
            <w:rFonts w:ascii="Times New Roman" w:hAnsi="Times New Roman" w:cs="Times New Roman"/>
          </w:rPr>
          <w:delText xml:space="preserve">To do so, </w:delText>
        </w:r>
      </w:del>
      <w:ins w:id="115" w:author="Anenberg, Susan Casper" w:date="2024-10-28T05:49:00Z">
        <w:r w:rsidR="00C662A0">
          <w:rPr>
            <w:rFonts w:ascii="Times New Roman" w:hAnsi="Times New Roman" w:cs="Times New Roman"/>
          </w:rPr>
          <w:t xml:space="preserve">We averaged </w:t>
        </w:r>
      </w:ins>
      <w:r w:rsidR="00037559">
        <w:rPr>
          <w:rFonts w:ascii="Times New Roman" w:hAnsi="Times New Roman" w:cs="Times New Roman"/>
        </w:rPr>
        <w:t>all Landsat images within these time periods</w:t>
      </w:r>
      <w:del w:id="116" w:author="Anenberg, Susan Casper" w:date="2024-10-28T05:50:00Z">
        <w:r w:rsidR="00037559" w:rsidDel="00C662A0">
          <w:rPr>
            <w:rFonts w:ascii="Times New Roman" w:hAnsi="Times New Roman" w:cs="Times New Roman"/>
          </w:rPr>
          <w:delText xml:space="preserve"> were included and averaged</w:delText>
        </w:r>
      </w:del>
      <w:r w:rsidR="00037559">
        <w:rPr>
          <w:rFonts w:ascii="Times New Roman" w:hAnsi="Times New Roman" w:cs="Times New Roman"/>
        </w:rPr>
        <w:t>.</w:t>
      </w:r>
      <w:moveFromRangeStart w:id="117" w:author="Anenberg, Susan Casper" w:date="2024-10-28T05:50:00Z" w:name="move180987037"/>
      <w:moveFrom w:id="118" w:author="Anenberg, Susan Casper" w:date="2024-10-28T05:50:00Z">
        <w:r w:rsidR="00037559" w:rsidDel="00C662A0">
          <w:rPr>
            <w:rFonts w:ascii="Times New Roman" w:hAnsi="Times New Roman" w:cs="Times New Roman"/>
          </w:rPr>
          <w:t xml:space="preserve"> We used the “Landsat.simpleComposite” algorithm from GEE, which removes cloudy pixels.</w:t>
        </w:r>
      </w:moveFrom>
      <w:moveFromRangeEnd w:id="117"/>
      <w:r w:rsidR="00837BA6">
        <w:rPr>
          <w:rFonts w:ascii="Times New Roman" w:hAnsi="Times New Roman" w:cs="Times New Roman"/>
        </w:rPr>
        <w:t xml:space="preserve"> </w:t>
      </w:r>
      <w:del w:id="119" w:author="Anenberg, Susan Casper" w:date="2024-10-28T05:55:00Z">
        <w:r w:rsidR="000231D0" w:rsidDel="00A706D9">
          <w:rPr>
            <w:rFonts w:ascii="Times New Roman" w:hAnsi="Times New Roman" w:cs="Times New Roman"/>
          </w:rPr>
          <w:delText>To account for the spatial distribution of population, w</w:delText>
        </w:r>
      </w:del>
      <w:ins w:id="120" w:author="Anenberg, Susan Casper" w:date="2024-10-28T05:55:00Z">
        <w:r w:rsidR="00A706D9">
          <w:rPr>
            <w:rFonts w:ascii="Times New Roman" w:hAnsi="Times New Roman" w:cs="Times New Roman"/>
          </w:rPr>
          <w:t>W</w:t>
        </w:r>
      </w:ins>
      <w:r w:rsidR="000231D0">
        <w:rPr>
          <w:rFonts w:ascii="Times New Roman" w:hAnsi="Times New Roman" w:cs="Times New Roman"/>
        </w:rPr>
        <w:t xml:space="preserve">e combined our </w:t>
      </w:r>
      <w:commentRangeStart w:id="121"/>
      <w:ins w:id="122" w:author="Anenberg, Susan Casper" w:date="2024-10-28T05:54:00Z">
        <w:r w:rsidR="00A706D9">
          <w:rPr>
            <w:rFonts w:ascii="Times New Roman" w:hAnsi="Times New Roman" w:cs="Times New Roman"/>
          </w:rPr>
          <w:t xml:space="preserve">pixel-level </w:t>
        </w:r>
        <w:commentRangeEnd w:id="121"/>
        <w:r w:rsidR="00A706D9">
          <w:rPr>
            <w:rStyle w:val="CommentReference"/>
          </w:rPr>
          <w:commentReference w:id="121"/>
        </w:r>
      </w:ins>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ins w:id="123" w:author="Anenberg, Susan Casper" w:date="2024-10-28T05:55:00Z">
        <w:r w:rsidR="00A706D9">
          <w:rPr>
            <w:rFonts w:ascii="Times New Roman" w:hAnsi="Times New Roman" w:cs="Times New Roman"/>
          </w:rPr>
          <w:t xml:space="preserve"> to calculate a </w:t>
        </w:r>
      </w:ins>
      <w:del w:id="124" w:author="Anenberg, Susan Casper" w:date="2024-10-28T05:55:00Z">
        <w:r w:rsidR="00825A98" w:rsidDel="00A706D9">
          <w:rPr>
            <w:rFonts w:ascii="Times New Roman" w:hAnsi="Times New Roman" w:cs="Times New Roman"/>
          </w:rPr>
          <w:delText xml:space="preserve">. </w:delText>
        </w:r>
        <w:r w:rsidR="00441531" w:rsidRPr="00435A59" w:rsidDel="00A706D9">
          <w:rPr>
            <w:rFonts w:ascii="Times New Roman" w:hAnsi="Times New Roman" w:cs="Times New Roman"/>
          </w:rPr>
          <w:delText xml:space="preserve">The </w:delText>
        </w:r>
      </w:del>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lastRenderedPageBreak/>
        <w:t xml:space="preserve">seasonal </w:t>
      </w:r>
      <w:ins w:id="125" w:author="Anenberg, Susan Casper" w:date="2024-10-28T05:54:00Z">
        <w:r w:rsidR="00A706D9">
          <w:rPr>
            <w:rFonts w:ascii="Times New Roman" w:hAnsi="Times New Roman" w:cs="Times New Roman"/>
          </w:rPr>
          <w:t xml:space="preserve">average </w:t>
        </w:r>
      </w:ins>
      <w:r w:rsidR="00441531" w:rsidRPr="00435A59">
        <w:rPr>
          <w:rFonts w:ascii="Times New Roman" w:hAnsi="Times New Roman" w:cs="Times New Roman"/>
        </w:rPr>
        <w:t xml:space="preserve">NDVI </w:t>
      </w:r>
      <w:del w:id="126" w:author="Anenberg, Susan Casper" w:date="2024-10-28T05:55:00Z">
        <w:r w:rsidR="00441531" w:rsidRPr="00435A59" w:rsidDel="00A706D9">
          <w:rPr>
            <w:rFonts w:ascii="Times New Roman" w:hAnsi="Times New Roman" w:cs="Times New Roman"/>
          </w:rPr>
          <w:delText xml:space="preserve">was </w:delText>
        </w:r>
        <w:r w:rsidR="00441531" w:rsidDel="00A706D9">
          <w:rPr>
            <w:rFonts w:ascii="Times New Roman" w:hAnsi="Times New Roman" w:cs="Times New Roman"/>
          </w:rPr>
          <w:delText xml:space="preserve">calculated </w:delText>
        </w:r>
      </w:del>
      <w:r w:rsidR="00441531">
        <w:rPr>
          <w:rFonts w:ascii="Times New Roman" w:hAnsi="Times New Roman" w:cs="Times New Roman"/>
        </w:rPr>
        <w:t xml:space="preserve">for each city </w:t>
      </w:r>
      <w:del w:id="127" w:author="Anenberg, Susan Casper" w:date="2024-10-28T05:55:00Z">
        <w:r w:rsidR="00441531" w:rsidDel="00A706D9">
          <w:rPr>
            <w:rFonts w:ascii="Times New Roman" w:hAnsi="Times New Roman" w:cs="Times New Roman"/>
          </w:rPr>
          <w:delText>according to the following equation</w:delText>
        </w:r>
      </w:del>
      <w:ins w:id="128" w:author="Anenberg, Susan Casper" w:date="2024-10-28T05:55:00Z">
        <w:r w:rsidR="00A706D9">
          <w:rPr>
            <w:rFonts w:ascii="Times New Roman" w:hAnsi="Times New Roman" w:cs="Times New Roman"/>
          </w:rPr>
          <w:t>(</w:t>
        </w:r>
        <w:commentRangeStart w:id="129"/>
        <w:r w:rsidR="00A706D9">
          <w:rPr>
            <w:rFonts w:ascii="Times New Roman" w:hAnsi="Times New Roman" w:cs="Times New Roman"/>
          </w:rPr>
          <w:t>Equation 2)</w:t>
        </w:r>
      </w:ins>
      <w:commentRangeEnd w:id="129"/>
      <w:ins w:id="130" w:author="Anenberg, Susan Casper" w:date="2024-10-28T05:56:00Z">
        <w:r w:rsidR="00A706D9">
          <w:rPr>
            <w:rStyle w:val="CommentReference"/>
          </w:rPr>
          <w:commentReference w:id="129"/>
        </w:r>
      </w:ins>
      <w:r w:rsidR="00441531">
        <w:rPr>
          <w:rFonts w:ascii="Times New Roman" w:hAnsi="Times New Roman" w:cs="Times New Roman"/>
        </w:rPr>
        <w:t xml:space="preserve">: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3A73465B" w:rsidR="00294BE0" w:rsidRDefault="00B356A6" w:rsidP="00551D54">
      <w:pPr>
        <w:rPr>
          <w:rFonts w:ascii="Times New Roman" w:hAnsi="Times New Roman" w:cs="Times New Roman"/>
        </w:rPr>
      </w:pPr>
      <w:commentRangeStart w:id="131"/>
      <w:del w:id="132" w:author="Anenberg, Susan Casper" w:date="2024-10-28T05:57:00Z">
        <w:r w:rsidDel="00024A18">
          <w:rPr>
            <w:rFonts w:ascii="Times New Roman" w:eastAsiaTheme="minorEastAsia" w:hAnsi="Times New Roman" w:cs="Times New Roman"/>
          </w:rPr>
          <w:delText xml:space="preserve">The count of people living in grid cell i was multiplied by the seasonal average NDVI for that grid cell and </w:delText>
        </w:r>
        <w:r w:rsidDel="00024A18">
          <w:rPr>
            <w:rFonts w:ascii="Times New Roman" w:hAnsi="Times New Roman" w:cs="Times New Roman"/>
          </w:rPr>
          <w:delText>summed across all pixels within the urban boundary. This value was then divided by the total city population in that city.</w:delText>
        </w:r>
        <w:commentRangeEnd w:id="131"/>
        <w:r w:rsidR="00024A18" w:rsidDel="00024A18">
          <w:rPr>
            <w:rStyle w:val="CommentReference"/>
          </w:rPr>
          <w:commentReference w:id="131"/>
        </w:r>
        <w:r w:rsidDel="00024A18">
          <w:rPr>
            <w:rFonts w:ascii="Times New Roman" w:hAnsi="Times New Roman" w:cs="Times New Roman"/>
          </w:rPr>
          <w:delText xml:space="preserve"> </w:delText>
        </w:r>
      </w:del>
      <w:ins w:id="133" w:author="Anenberg, Susan Casper" w:date="2024-10-28T05:57:00Z">
        <w:r w:rsidR="00024A18">
          <w:rPr>
            <w:rFonts w:ascii="Times New Roman" w:hAnsi="Times New Roman" w:cs="Times New Roman"/>
          </w:rPr>
          <w:t xml:space="preserve">We used </w:t>
        </w:r>
      </w:ins>
      <w:del w:id="134" w:author="Anenberg, Susan Casper" w:date="2024-10-28T05:57:00Z">
        <w:r w:rsidDel="00024A18">
          <w:rPr>
            <w:rFonts w:ascii="Times New Roman" w:hAnsi="Times New Roman" w:cs="Times New Roman"/>
          </w:rPr>
          <w:delText>T</w:delText>
        </w:r>
      </w:del>
      <w:ins w:id="135" w:author="Anenberg, Susan Casper" w:date="2024-10-28T05:57:00Z">
        <w:r w:rsidR="00024A18">
          <w:rPr>
            <w:rFonts w:ascii="Times New Roman" w:hAnsi="Times New Roman" w:cs="Times New Roman"/>
          </w:rPr>
          <w:t>t</w:t>
        </w:r>
      </w:ins>
      <w:r>
        <w:rPr>
          <w:rFonts w:ascii="Times New Roman" w:hAnsi="Times New Roman" w:cs="Times New Roman"/>
        </w:rPr>
        <w:t xml:space="preserve">he 2015 population </w:t>
      </w:r>
      <w:r w:rsidR="00BC6708">
        <w:rPr>
          <w:rFonts w:ascii="Times New Roman" w:hAnsi="Times New Roman" w:cs="Times New Roman"/>
        </w:rPr>
        <w:t xml:space="preserve">distribution </w:t>
      </w:r>
      <w:del w:id="136" w:author="Anenberg, Susan Casper" w:date="2024-10-28T05:57:00Z">
        <w:r w:rsidDel="00024A18">
          <w:rPr>
            <w:rFonts w:ascii="Times New Roman" w:hAnsi="Times New Roman" w:cs="Times New Roman"/>
          </w:rPr>
          <w:delText xml:space="preserve">was used </w:delText>
        </w:r>
      </w:del>
      <w:r>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del w:id="137" w:author="Anenberg, Susan Casper" w:date="2024-10-28T05:57:00Z">
        <w:r w:rsidDel="00024A18">
          <w:rPr>
            <w:rFonts w:ascii="Times New Roman" w:hAnsi="Times New Roman" w:cs="Times New Roman"/>
          </w:rPr>
          <w:delText xml:space="preserve">was used </w:delText>
        </w:r>
      </w:del>
      <w:r>
        <w:rPr>
          <w:rFonts w:ascii="Times New Roman" w:hAnsi="Times New Roman" w:cs="Times New Roman"/>
        </w:rPr>
        <w:t>for years 2019-</w:t>
      </w:r>
      <w:commentRangeStart w:id="138"/>
      <w:r>
        <w:rPr>
          <w:rFonts w:ascii="Times New Roman" w:hAnsi="Times New Roman" w:cs="Times New Roman"/>
        </w:rPr>
        <w:t>2023</w:t>
      </w:r>
      <w:commentRangeEnd w:id="138"/>
      <w:r w:rsidR="00045A4F">
        <w:rPr>
          <w:rStyle w:val="CommentReference"/>
        </w:rPr>
        <w:commentReference w:id="138"/>
      </w:r>
      <w:r>
        <w:rPr>
          <w:rFonts w:ascii="Times New Roman" w:hAnsi="Times New Roman" w:cs="Times New Roman"/>
        </w:rPr>
        <w:t xml:space="preserve">. </w:t>
      </w:r>
      <w:moveFromRangeStart w:id="139" w:author="Anenberg, Susan Casper" w:date="2024-10-28T05:58:00Z" w:name="move180987518"/>
      <w:commentRangeStart w:id="140"/>
      <w:moveFrom w:id="141" w:author="Anenberg, Susan Casper" w:date="2024-10-28T05:58:00Z">
        <w:r w:rsidR="00EE4DB7" w:rsidDel="00024A18">
          <w:rPr>
            <w:rFonts w:ascii="Times New Roman" w:hAnsi="Times New Roman" w:cs="Times New Roman"/>
          </w:rPr>
          <w:t xml:space="preserve">This </w:t>
        </w:r>
        <w:r w:rsidR="00825A98" w:rsidRPr="00435A59" w:rsidDel="00024A18">
          <w:rPr>
            <w:rFonts w:ascii="Times New Roman" w:hAnsi="Times New Roman" w:cs="Times New Roman"/>
          </w:rPr>
          <w:t xml:space="preserve">exposure definition most closely aligned with meta-analysis we used </w:t>
        </w:r>
        <w:r w:rsidR="005974F8" w:rsidDel="00024A18">
          <w:rPr>
            <w:rFonts w:ascii="Times New Roman" w:hAnsi="Times New Roman" w:cs="Times New Roman"/>
          </w:rPr>
          <w:t>to define the epidemiologic relationship between increased and NDVI and reductions in all-cause mortality</w:t>
        </w:r>
        <w:r w:rsidR="00825A98" w:rsidRPr="00435A59" w:rsidDel="00024A18">
          <w:rPr>
            <w:rFonts w:ascii="Times New Roman" w:hAnsi="Times New Roman" w:cs="Times New Roman"/>
          </w:rPr>
          <w:t xml:space="preserve">. Several of the large cohort studies included in this study defined greenspace using the average NDVI value </w:t>
        </w:r>
        <w:r w:rsidR="005974F8" w:rsidDel="00024A18">
          <w:rPr>
            <w:rFonts w:ascii="Times New Roman" w:hAnsi="Times New Roman" w:cs="Times New Roman"/>
          </w:rPr>
          <w:t>from</w:t>
        </w:r>
        <w:r w:rsidR="00825A98" w:rsidRPr="00435A59" w:rsidDel="00024A18">
          <w:rPr>
            <w:rFonts w:ascii="Times New Roman" w:hAnsi="Times New Roman" w:cs="Times New Roman"/>
          </w:rPr>
          <w:t xml:space="preserve"> the greenest season</w:t>
        </w:r>
        <w:r w:rsidR="005974F8" w:rsidDel="00024A18">
          <w:rPr>
            <w:rFonts w:ascii="Times New Roman" w:hAnsi="Times New Roman" w:cs="Times New Roman"/>
          </w:rPr>
          <w:t>s</w:t>
        </w:r>
        <w:r w:rsidR="00825A98" w:rsidRPr="00435A59" w:rsidDel="00024A18">
          <w:rPr>
            <w:rFonts w:ascii="Times New Roman" w:hAnsi="Times New Roman" w:cs="Times New Roman"/>
          </w:rPr>
          <w:t>.</w:t>
        </w:r>
        <w:r w:rsidR="00825A98" w:rsidRPr="00435A59" w:rsidDel="00024A18">
          <w:rPr>
            <w:rFonts w:ascii="Times New Roman" w:hAnsi="Times New Roman" w:cs="Times New Roman"/>
          </w:rPr>
          <w:fldChar w:fldCharType="begin"/>
        </w:r>
        <w:r w:rsidR="00825A98" w:rsidRPr="00435A59" w:rsidDel="00024A18">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sidDel="00024A18">
          <w:rPr>
            <w:rFonts w:ascii="Times New Roman" w:hAnsi="Times New Roman" w:cs="Times New Roman"/>
          </w:rPr>
          <w:fldChar w:fldCharType="separate"/>
        </w:r>
        <w:r w:rsidR="00825A98" w:rsidRPr="00435A59" w:rsidDel="00024A18">
          <w:rPr>
            <w:rFonts w:ascii="Times New Roman" w:hAnsi="Times New Roman" w:cs="Times New Roman"/>
            <w:vertAlign w:val="superscript"/>
          </w:rPr>
          <w:t>15–17</w:t>
        </w:r>
        <w:r w:rsidR="00825A98" w:rsidRPr="00435A59" w:rsidDel="00024A18">
          <w:rPr>
            <w:rFonts w:ascii="Times New Roman" w:hAnsi="Times New Roman" w:cs="Times New Roman"/>
          </w:rPr>
          <w:fldChar w:fldCharType="end"/>
        </w:r>
        <w:r w:rsidR="00825A98" w:rsidRPr="00435A59" w:rsidDel="00024A18">
          <w:rPr>
            <w:rFonts w:ascii="Times New Roman" w:hAnsi="Times New Roman" w:cs="Times New Roman"/>
          </w:rPr>
          <w:t xml:space="preserve"> </w:t>
        </w:r>
      </w:moveFrom>
      <w:moveFromRangeEnd w:id="139"/>
      <w:commentRangeEnd w:id="140"/>
      <w:r w:rsidR="00024A18">
        <w:rPr>
          <w:rStyle w:val="CommentReference"/>
        </w:rPr>
        <w:commentReference w:id="140"/>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commentRangeStart w:id="142"/>
      <w:r>
        <w:rPr>
          <w:i w:val="0"/>
          <w:iCs w:val="0"/>
        </w:rPr>
        <w:t>grid cell</w:t>
      </w:r>
      <w:commentRangeEnd w:id="142"/>
      <w:r w:rsidR="008721AB">
        <w:rPr>
          <w:rStyle w:val="CommentReference"/>
          <w:rFonts w:asciiTheme="minorHAnsi" w:eastAsiaTheme="minorHAnsi" w:hAnsiTheme="minorHAnsi" w:cstheme="minorBidi"/>
          <w:i w:val="0"/>
          <w:iCs w:val="0"/>
          <w:color w:val="auto"/>
          <w:shd w:val="clear" w:color="auto" w:fill="auto"/>
        </w:rPr>
        <w:commentReference w:id="142"/>
      </w:r>
      <w:r>
        <w:rPr>
          <w:i w:val="0"/>
          <w:iCs w:val="0"/>
        </w:rPr>
        <w:t xml:space="preserve">-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44F49773"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w:t>
      </w:r>
      <w:commentRangeStart w:id="143"/>
      <w:r w:rsidRPr="00435A59">
        <w:rPr>
          <w:rFonts w:ascii="Times New Roman" w:hAnsi="Times New Roman" w:cs="Times New Roman"/>
          <w:color w:val="000000" w:themeColor="text1"/>
          <w:shd w:val="clear" w:color="auto" w:fill="FFFFFF"/>
        </w:rPr>
        <w:t>pooled hazard ratio of 0.96 (95% confidence interval (CI): 0.94, 0.97) for each 0.1 increase in NDVI within 500m of a person’s hom</w:t>
      </w:r>
      <w:commentRangeEnd w:id="143"/>
      <w:r w:rsidR="00A625BD">
        <w:rPr>
          <w:rStyle w:val="CommentReference"/>
        </w:rPr>
        <w:commentReference w:id="143"/>
      </w:r>
      <w:r w:rsidRPr="00435A59">
        <w:rPr>
          <w:rFonts w:ascii="Times New Roman" w:hAnsi="Times New Roman" w:cs="Times New Roman"/>
          <w:color w:val="000000" w:themeColor="text1"/>
          <w:shd w:val="clear" w:color="auto" w:fill="FFFFFF"/>
        </w:rPr>
        <w:t>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ins w:id="144" w:author="Anenberg, Susan Casper" w:date="2024-10-28T06:04:00Z">
        <w:r w:rsidR="003E788D">
          <w:rPr>
            <w:rFonts w:ascii="Times New Roman" w:hAnsi="Times New Roman" w:cs="Times New Roman"/>
          </w:rPr>
          <w:t xml:space="preserve">vs. 2019-2023 </w:t>
        </w:r>
      </w:ins>
      <w:r w:rsidR="000626A4" w:rsidRPr="00435A59">
        <w:rPr>
          <w:rFonts w:ascii="Times New Roman" w:hAnsi="Times New Roman" w:cs="Times New Roman"/>
        </w:rPr>
        <w:t xml:space="preserve">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del w:id="145" w:author="Anenberg, Susan Casper" w:date="2024-10-28T06:04:00Z">
        <w:r w:rsidR="006816E2" w:rsidDel="003E788D">
          <w:rPr>
            <w:rFonts w:ascii="Times New Roman" w:hAnsi="Times New Roman" w:cs="Times New Roman"/>
          </w:rPr>
          <w:delText>and the 2019-2023</w:delText>
        </w:r>
        <w:r w:rsidR="006816E2" w:rsidRPr="00435A59" w:rsidDel="003E788D">
          <w:rPr>
            <w:rFonts w:ascii="Times New Roman" w:hAnsi="Times New Roman" w:cs="Times New Roman"/>
          </w:rPr>
          <w:delText xml:space="preserve"> population-weighted </w:delText>
        </w:r>
        <w:r w:rsidR="006816E2" w:rsidDel="003E788D">
          <w:rPr>
            <w:rFonts w:ascii="Times New Roman" w:hAnsi="Times New Roman" w:cs="Times New Roman"/>
          </w:rPr>
          <w:delText>greenest-season</w:delText>
        </w:r>
        <w:r w:rsidR="006816E2" w:rsidRPr="00435A59" w:rsidDel="003E788D">
          <w:rPr>
            <w:rFonts w:ascii="Times New Roman" w:hAnsi="Times New Roman" w:cs="Times New Roman"/>
          </w:rPr>
          <w:delText xml:space="preserve"> NDVI </w:delText>
        </w:r>
        <w:r w:rsidR="006816E2" w:rsidDel="003E788D">
          <w:rPr>
            <w:rFonts w:ascii="Times New Roman" w:hAnsi="Times New Roman" w:cs="Times New Roman"/>
          </w:rPr>
          <w:delText xml:space="preserve">average </w:delText>
        </w:r>
      </w:del>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del w:id="146" w:author="Anenberg, Susan Casper" w:date="2024-10-28T06:05:00Z">
        <w:r w:rsidR="003C2F7C" w:rsidDel="003E788D">
          <w:rPr>
            <w:rFonts w:ascii="Times New Roman" w:hAnsi="Times New Roman" w:cs="Times New Roman"/>
          </w:rPr>
          <w:delText xml:space="preserve">changes </w:delText>
        </w:r>
      </w:del>
      <w:ins w:id="147" w:author="Anenberg, Susan Casper" w:date="2024-10-28T06:05:00Z">
        <w:r w:rsidR="003E788D">
          <w:rPr>
            <w:rFonts w:ascii="Times New Roman" w:hAnsi="Times New Roman" w:cs="Times New Roman"/>
          </w:rPr>
          <w:t xml:space="preserve">variability </w:t>
        </w:r>
      </w:ins>
      <w:r w:rsidR="003C2F7C">
        <w:rPr>
          <w:rFonts w:ascii="Times New Roman" w:hAnsi="Times New Roman" w:cs="Times New Roman"/>
        </w:rPr>
        <w:t>in NDVI</w:t>
      </w:r>
      <w:r w:rsidR="00167925">
        <w:rPr>
          <w:rFonts w:ascii="Times New Roman" w:hAnsi="Times New Roman" w:cs="Times New Roman"/>
        </w:rPr>
        <w:t xml:space="preserve"> (Appendix A)</w:t>
      </w:r>
      <w:r w:rsidR="003C2F7C">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1864F7F3" w:rsidR="003C7B28" w:rsidRDefault="003C7B28" w:rsidP="00847BEB">
      <w:pPr>
        <w:rPr>
          <w:rFonts w:ascii="Times New Roman" w:hAnsi="Times New Roman" w:cs="Times New Roman"/>
        </w:rPr>
      </w:pPr>
      <w:r>
        <w:rPr>
          <w:rFonts w:ascii="Times New Roman" w:hAnsi="Times New Roman" w:cs="Times New Roman"/>
        </w:rPr>
        <w:t xml:space="preserve">We </w:t>
      </w:r>
      <w:del w:id="148" w:author="Anenberg, Susan Casper" w:date="2024-10-28T06:07:00Z">
        <w:r w:rsidDel="00A625BD">
          <w:rPr>
            <w:rFonts w:ascii="Times New Roman" w:hAnsi="Times New Roman" w:cs="Times New Roman"/>
          </w:rPr>
          <w:delText xml:space="preserve">present results by global region, using </w:delText>
        </w:r>
      </w:del>
      <w:ins w:id="149" w:author="Anenberg, Susan Casper" w:date="2024-10-28T06:07:00Z">
        <w:r w:rsidR="00A625BD">
          <w:rPr>
            <w:rFonts w:ascii="Times New Roman" w:hAnsi="Times New Roman" w:cs="Times New Roman"/>
          </w:rPr>
          <w:t>categorize cities by</w:t>
        </w:r>
      </w:ins>
      <w:ins w:id="150" w:author="Anenberg, Susan Casper" w:date="2024-10-28T06:08:00Z">
        <w:r w:rsidR="00A625BD">
          <w:rPr>
            <w:rFonts w:ascii="Times New Roman" w:hAnsi="Times New Roman" w:cs="Times New Roman"/>
          </w:rPr>
          <w:t xml:space="preserve"> geographic region using the</w:t>
        </w:r>
      </w:ins>
      <w:ins w:id="151" w:author="Anenberg, Susan Casper" w:date="2024-10-28T06:07:00Z">
        <w:r w:rsidR="00A625BD">
          <w:rPr>
            <w:rFonts w:ascii="Times New Roman" w:hAnsi="Times New Roman" w:cs="Times New Roman"/>
          </w:rPr>
          <w:t xml:space="preserve"> </w:t>
        </w:r>
      </w:ins>
      <w:del w:id="152" w:author="Anenberg, Susan Casper" w:date="2024-10-28T06:07:00Z">
        <w:r w:rsidDel="00A625BD">
          <w:rPr>
            <w:rFonts w:ascii="Times New Roman" w:hAnsi="Times New Roman" w:cs="Times New Roman"/>
          </w:rPr>
          <w:delText xml:space="preserve">the </w:delText>
        </w:r>
      </w:del>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del w:id="153" w:author="Anenberg, Susan Casper" w:date="2024-10-28T06:07:00Z">
        <w:r w:rsidR="00EB3004" w:rsidDel="00A625BD">
          <w:rPr>
            <w:rFonts w:ascii="Times New Roman" w:hAnsi="Times New Roman" w:cs="Times New Roman"/>
          </w:rPr>
          <w:delText>, which assign each country a geographical region</w:delText>
        </w:r>
      </w:del>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del w:id="154" w:author="Anenberg, Susan Casper" w:date="2024-10-28T06:05:00Z">
        <w:r w:rsidR="00265E16" w:rsidDel="003E788D">
          <w:rPr>
            <w:rFonts w:ascii="Times New Roman" w:hAnsi="Times New Roman" w:cs="Times New Roman"/>
          </w:rPr>
          <w:delText xml:space="preserve"> </w:delText>
        </w:r>
      </w:del>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del w:id="155" w:author="Anenberg, Susan Casper" w:date="2024-10-28T06:05:00Z">
        <w:r w:rsidDel="003E788D">
          <w:rPr>
            <w:rFonts w:ascii="Times New Roman" w:hAnsi="Times New Roman" w:cs="Times New Roman"/>
          </w:rPr>
          <w:delText>.</w:delText>
        </w:r>
        <w:r w:rsidR="00AA5506" w:rsidDel="003E788D">
          <w:rPr>
            <w:rFonts w:ascii="Times New Roman" w:hAnsi="Times New Roman" w:cs="Times New Roman"/>
          </w:rPr>
          <w:delText xml:space="preserve"> </w:delText>
        </w:r>
      </w:del>
      <w:del w:id="156" w:author="Anenberg, Susan Casper" w:date="2024-10-28T06:06:00Z">
        <w:r w:rsidDel="003E788D">
          <w:rPr>
            <w:rFonts w:ascii="Times New Roman" w:hAnsi="Times New Roman" w:cs="Times New Roman"/>
          </w:rPr>
          <w:delText>Furthermore, w</w:delText>
        </w:r>
      </w:del>
      <w:del w:id="157" w:author="Anenberg, Susan Casper" w:date="2024-10-28T06:08:00Z">
        <w:r w:rsidDel="00A625BD">
          <w:rPr>
            <w:rFonts w:ascii="Times New Roman" w:hAnsi="Times New Roman" w:cs="Times New Roman"/>
          </w:rPr>
          <w:delText xml:space="preserve">e </w:delText>
        </w:r>
      </w:del>
      <w:del w:id="158" w:author="Anenberg, Susan Casper" w:date="2024-10-28T06:06:00Z">
        <w:r w:rsidR="00E63731" w:rsidDel="003E788D">
          <w:rPr>
            <w:rFonts w:ascii="Times New Roman" w:hAnsi="Times New Roman" w:cs="Times New Roman"/>
          </w:rPr>
          <w:delText xml:space="preserve">present breakdowns of our by a city’s </w:delText>
        </w:r>
      </w:del>
      <w:ins w:id="159" w:author="Anenberg, Susan Casper" w:date="2024-10-28T06:08:00Z">
        <w:r w:rsidR="00A625BD">
          <w:rPr>
            <w:rFonts w:ascii="Times New Roman" w:hAnsi="Times New Roman" w:cs="Times New Roman"/>
          </w:rPr>
          <w:t xml:space="preserve">and </w:t>
        </w:r>
      </w:ins>
      <w:ins w:id="160" w:author="Anenberg, Susan Casper" w:date="2024-10-28T06:06:00Z">
        <w:r w:rsidR="003E788D">
          <w:rPr>
            <w:rFonts w:ascii="Times New Roman" w:hAnsi="Times New Roman" w:cs="Times New Roman"/>
          </w:rPr>
          <w:t xml:space="preserve">by </w:t>
        </w:r>
      </w:ins>
      <w:r w:rsidR="00E63731">
        <w:rPr>
          <w:rFonts w:ascii="Times New Roman" w:hAnsi="Times New Roman" w:cs="Times New Roman"/>
        </w:rPr>
        <w:t>climate region</w:t>
      </w:r>
      <w:del w:id="161" w:author="Anenberg, Susan Casper" w:date="2024-10-28T06:06:00Z">
        <w:r w:rsidR="00E63731" w:rsidDel="003E788D">
          <w:rPr>
            <w:rFonts w:ascii="Times New Roman" w:hAnsi="Times New Roman" w:cs="Times New Roman"/>
          </w:rPr>
          <w:delText>,</w:delText>
        </w:r>
      </w:del>
      <w:r w:rsidR="00E63731">
        <w:rPr>
          <w:rFonts w:ascii="Times New Roman" w:hAnsi="Times New Roman" w:cs="Times New Roman"/>
        </w:rPr>
        <w:t xml:space="preserve"> </w:t>
      </w:r>
      <w:del w:id="162" w:author="Anenberg, Susan Casper" w:date="2024-10-28T06:08:00Z">
        <w:r w:rsidR="00E63731" w:rsidDel="00A625BD">
          <w:rPr>
            <w:rFonts w:ascii="Times New Roman" w:hAnsi="Times New Roman" w:cs="Times New Roman"/>
          </w:rPr>
          <w:delText xml:space="preserve">according to </w:delText>
        </w:r>
      </w:del>
      <w:ins w:id="163" w:author="Anenberg, Susan Casper" w:date="2024-10-28T06:08:00Z">
        <w:r w:rsidR="00A625BD">
          <w:rPr>
            <w:rFonts w:ascii="Times New Roman" w:hAnsi="Times New Roman" w:cs="Times New Roman"/>
          </w:rPr>
          <w:t xml:space="preserve">using </w:t>
        </w:r>
      </w:ins>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lastRenderedPageBreak/>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6AADDFAA" w:rsidR="00AE765C" w:rsidRPr="00AE765C" w:rsidRDefault="0005328A" w:rsidP="00AE765C">
      <w:pPr>
        <w:rPr>
          <w:rFonts w:ascii="Times New Roman" w:hAnsi="Times New Roman" w:cs="Times New Roman"/>
          <w:color w:val="000000" w:themeColor="text1"/>
        </w:rPr>
      </w:pPr>
      <w:r>
        <w:rPr>
          <w:rFonts w:ascii="Times New Roman" w:hAnsi="Times New Roman" w:cs="Times New Roman"/>
          <w:color w:val="000000" w:themeColor="text1"/>
        </w:rPr>
        <w:t>Across the 1,041 global cities included in this analysis, there was a large spread in the</w:t>
      </w:r>
      <w:r w:rsidR="002B198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oportion of green and blue area (Fig. 1). </w:t>
      </w:r>
      <w:r w:rsidR="002B1989">
        <w:rPr>
          <w:rFonts w:ascii="Times New Roman" w:hAnsi="Times New Roman" w:cs="Times New Roman"/>
          <w:color w:val="000000" w:themeColor="text1"/>
        </w:rPr>
        <w:t xml:space="preserve">On average, the proportion of greenspace across cities was 0.316 (min: 0.00, max: 1.00) and the proportion of blue space was 0.029 (min: 0.00, max: 0.612). </w:t>
      </w:r>
      <w:commentRangeStart w:id="164"/>
      <w:r w:rsidR="00EB2E8E">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w:t>
      </w:r>
      <w:r w:rsidR="00A36392">
        <w:rPr>
          <w:rFonts w:ascii="Times New Roman" w:hAnsi="Times New Roman" w:cs="Times New Roman"/>
          <w:color w:val="000000" w:themeColor="text1"/>
        </w:rPr>
        <w:t xml:space="preserve"> Most regions had very little blue area in their urban areas. The cities of three regions had over 5% blue area: Melanesia (0.130), South-eastern Asia (0.054), and</w:t>
      </w:r>
      <w:r w:rsidR="00C109BF">
        <w:rPr>
          <w:rFonts w:ascii="Times New Roman" w:hAnsi="Times New Roman" w:cs="Times New Roman"/>
          <w:color w:val="000000" w:themeColor="text1"/>
        </w:rPr>
        <w:t xml:space="preserve"> </w:t>
      </w:r>
      <w:r w:rsidR="00A36392">
        <w:rPr>
          <w:rFonts w:ascii="Times New Roman" w:hAnsi="Times New Roman" w:cs="Times New Roman"/>
          <w:color w:val="000000" w:themeColor="text1"/>
        </w:rPr>
        <w:t>Australia and New Zealand (0.053).</w:t>
      </w:r>
      <w:r w:rsidR="00310B46">
        <w:rPr>
          <w:rFonts w:ascii="Times New Roman" w:hAnsi="Times New Roman" w:cs="Times New Roman"/>
          <w:color w:val="000000" w:themeColor="text1"/>
        </w:rPr>
        <w:t xml:space="preserve"> Tropical cities had the most nature, with an average of 0.447 green area and 0.040 blue area.</w:t>
      </w:r>
      <w:commentRangeEnd w:id="164"/>
      <w:r w:rsidR="00A77558">
        <w:rPr>
          <w:rStyle w:val="CommentReference"/>
        </w:rPr>
        <w:commentReference w:id="164"/>
      </w:r>
      <w:r w:rsidR="00310B46">
        <w:rPr>
          <w:rFonts w:ascii="Times New Roman" w:hAnsi="Times New Roman" w:cs="Times New Roman"/>
          <w:color w:val="000000" w:themeColor="text1"/>
        </w:rPr>
        <w:t xml:space="preserve"> </w:t>
      </w:r>
    </w:p>
    <w:p w14:paraId="25C3F30C" w14:textId="77777777" w:rsidR="00AE765C" w:rsidRPr="00AE765C" w:rsidRDefault="00AE765C" w:rsidP="00551D54">
      <w:pPr>
        <w:rPr>
          <w:rFonts w:ascii="Times New Roman" w:hAnsi="Times New Roman" w:cs="Times New Roman"/>
          <w:color w:val="000000" w:themeColor="text1"/>
        </w:rPr>
      </w:pPr>
    </w:p>
    <w:p w14:paraId="3F522C97" w14:textId="77777777" w:rsidR="00750D2E" w:rsidRPr="00751D3A" w:rsidRDefault="00750D2E" w:rsidP="00551D54">
      <w:pPr>
        <w:rPr>
          <w:rFonts w:ascii="Times New Roman" w:hAnsi="Times New Roman" w:cs="Times New Roman"/>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12"/>
                    <a:stretch>
                      <a:fillRect/>
                    </a:stretch>
                  </pic:blipFill>
                  <pic:spPr>
                    <a:xfrm>
                      <a:off x="0" y="0"/>
                      <a:ext cx="5943600" cy="1584960"/>
                    </a:xfrm>
                    <a:prstGeom prst="rect">
                      <a:avLst/>
                    </a:prstGeom>
                  </pic:spPr>
                </pic:pic>
              </a:graphicData>
            </a:graphic>
          </wp:inline>
        </w:drawing>
      </w:r>
    </w:p>
    <w:p w14:paraId="4D6F7EA5" w14:textId="52D6B40C" w:rsidR="00750D2E" w:rsidRDefault="00750D2E" w:rsidP="00750D2E">
      <w:pPr>
        <w:rPr>
          <w:rFonts w:ascii="Times New Roman" w:hAnsi="Times New Roman" w:cs="Times New Roman"/>
          <w:i/>
          <w:iCs/>
        </w:rPr>
      </w:pPr>
      <w:commentRangeStart w:id="165"/>
      <w:r w:rsidRPr="0049174D">
        <w:rPr>
          <w:rFonts w:ascii="Times New Roman" w:hAnsi="Times New Roman" w:cs="Times New Roman"/>
          <w:b/>
          <w:bCs/>
          <w:i/>
          <w:iCs/>
        </w:rPr>
        <w:t xml:space="preserve">Figure </w:t>
      </w:r>
      <w:commentRangeEnd w:id="165"/>
      <w:r w:rsidR="00D87E31">
        <w:rPr>
          <w:rStyle w:val="CommentReference"/>
        </w:rPr>
        <w:commentReference w:id="165"/>
      </w:r>
      <w:r w:rsidR="00123848">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t>
      </w:r>
      <w:ins w:id="166" w:author="Anenberg, Susan Casper" w:date="2024-10-28T06:16:00Z">
        <w:r w:rsidR="00D51280">
          <w:rPr>
            <w:rFonts w:ascii="Times New Roman" w:hAnsi="Times New Roman" w:cs="Times New Roman"/>
            <w:i/>
            <w:iCs/>
          </w:rPr>
          <w:t xml:space="preserve">(a) </w:t>
        </w:r>
      </w:ins>
      <w:commentRangeStart w:id="167"/>
      <w:del w:id="168" w:author="Anenberg, Susan Casper" w:date="2024-10-28T06:16:00Z">
        <w:r w:rsidR="00B42539" w:rsidRPr="00B42539" w:rsidDel="00D51280">
          <w:rPr>
            <w:rFonts w:ascii="Times New Roman" w:hAnsi="Times New Roman" w:cs="Times New Roman"/>
            <w:i/>
            <w:iCs/>
          </w:rPr>
          <w:delText>United Nations Statistical Division</w:delText>
        </w:r>
        <w:r w:rsidDel="00D51280">
          <w:rPr>
            <w:rFonts w:ascii="Times New Roman" w:hAnsi="Times New Roman" w:cs="Times New Roman"/>
            <w:i/>
            <w:iCs/>
          </w:rPr>
          <w:delText xml:space="preserve"> sub-</w:delText>
        </w:r>
      </w:del>
      <w:commentRangeEnd w:id="167"/>
      <w:r w:rsidR="00D51280">
        <w:rPr>
          <w:rStyle w:val="CommentReference"/>
        </w:rPr>
        <w:commentReference w:id="167"/>
      </w:r>
      <w:ins w:id="169" w:author="Anenberg, Susan Casper" w:date="2024-10-28T06:16:00Z">
        <w:r w:rsidR="00D51280">
          <w:rPr>
            <w:rFonts w:ascii="Times New Roman" w:hAnsi="Times New Roman" w:cs="Times New Roman"/>
            <w:i/>
            <w:iCs/>
          </w:rPr>
          <w:t xml:space="preserve">geographic </w:t>
        </w:r>
      </w:ins>
      <w:r>
        <w:rPr>
          <w:rFonts w:ascii="Times New Roman" w:hAnsi="Times New Roman" w:cs="Times New Roman"/>
          <w:i/>
          <w:iCs/>
        </w:rPr>
        <w:t>region</w:t>
      </w:r>
      <w:ins w:id="170" w:author="Anenberg, Susan Casper" w:date="2024-10-28T06:16:00Z">
        <w:r w:rsidR="00D51280">
          <w:rPr>
            <w:rFonts w:ascii="Times New Roman" w:hAnsi="Times New Roman" w:cs="Times New Roman"/>
            <w:i/>
            <w:iCs/>
          </w:rPr>
          <w:t xml:space="preserve"> and (b) climate zone</w:t>
        </w:r>
      </w:ins>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237E0618" w14:textId="77777777" w:rsidR="00B31CD1" w:rsidRDefault="00F533A8" w:rsidP="00551D54">
      <w:pPr>
        <w:rPr>
          <w:ins w:id="171" w:author="Anenberg, Susan Casper" w:date="2024-10-28T06:23:00Z"/>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 xml:space="preserve">-Geiger climate classification. </w:t>
      </w:r>
      <w:commentRangeStart w:id="172"/>
      <w:r w:rsidR="001135F2">
        <w:rPr>
          <w:rFonts w:ascii="Times New Roman" w:hAnsi="Times New Roman" w:cs="Times New Roman"/>
        </w:rPr>
        <w:t>The average greenest-season NDVI for 2019-2023 was 0.193 in arid, 0.281 in temperate, 0.319 in tropical, and 0.327 in continental cities</w:t>
      </w:r>
      <w:commentRangeEnd w:id="172"/>
      <w:r w:rsidR="001607E3">
        <w:rPr>
          <w:rStyle w:val="CommentReference"/>
        </w:rPr>
        <w:commentReference w:id="172"/>
      </w:r>
      <w:r w:rsidR="001135F2">
        <w:rPr>
          <w:rFonts w:ascii="Times New Roman" w:hAnsi="Times New Roman" w:cs="Times New Roman"/>
        </w:rPr>
        <w:t>.</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p>
    <w:p w14:paraId="402C84DE" w14:textId="77777777" w:rsidR="00B31CD1" w:rsidRDefault="00B31CD1" w:rsidP="00551D54">
      <w:pPr>
        <w:rPr>
          <w:ins w:id="173" w:author="Anenberg, Susan Casper" w:date="2024-10-28T06:23:00Z"/>
          <w:rFonts w:ascii="Times New Roman" w:hAnsi="Times New Roman" w:cs="Times New Roman"/>
        </w:rPr>
      </w:pPr>
    </w:p>
    <w:p w14:paraId="403A4E7F" w14:textId="346900A9" w:rsidR="00ED662B" w:rsidRDefault="00DD1521" w:rsidP="00551D54">
      <w:pPr>
        <w:rPr>
          <w:rFonts w:ascii="Times New Roman" w:hAnsi="Times New Roman" w:cs="Times New Roman"/>
        </w:rPr>
      </w:pPr>
      <w:commentRangeStart w:id="174"/>
      <w:r>
        <w:rPr>
          <w:rFonts w:ascii="Times New Roman" w:hAnsi="Times New Roman" w:cs="Times New Roman"/>
        </w:rPr>
        <w:t>Globally</w:t>
      </w:r>
      <w:commentRangeEnd w:id="174"/>
      <w:r w:rsidR="00B31CD1">
        <w:rPr>
          <w:rStyle w:val="CommentReference"/>
        </w:rPr>
        <w:commentReference w:id="174"/>
      </w:r>
      <w:r>
        <w:rPr>
          <w:rFonts w:ascii="Times New Roman" w:hAnsi="Times New Roman" w:cs="Times New Roman"/>
        </w:rPr>
        <w:t>, the five-year greenest season average NDVI decreased slightly from 0.279 in 2014-2018 to 0.270 in 2019 to 2023</w:t>
      </w:r>
      <w:ins w:id="175" w:author="Anenberg, Susan Casper" w:date="2024-10-28T06:23:00Z">
        <w:r w:rsidR="00B31CD1">
          <w:rPr>
            <w:rFonts w:ascii="Times New Roman" w:hAnsi="Times New Roman" w:cs="Times New Roman"/>
          </w:rPr>
          <w:t xml:space="preserve"> (Figure 2)</w:t>
        </w:r>
      </w:ins>
      <w:r>
        <w:rPr>
          <w:rFonts w:ascii="Times New Roman" w:hAnsi="Times New Roman" w:cs="Times New Roman"/>
        </w:rPr>
        <w:t xml:space="preserve">. Across the 1,041 cities, the </w:t>
      </w:r>
      <w:r w:rsidR="006F53BA">
        <w:rPr>
          <w:rFonts w:ascii="Times New Roman" w:hAnsi="Times New Roman" w:cs="Times New Roman"/>
        </w:rPr>
        <w:t xml:space="preserve">average percent change over this period was -0.46%, ranging from -22.29% to 29.38%. </w:t>
      </w:r>
      <w:commentRangeStart w:id="176"/>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w:t>
      </w:r>
      <w:r w:rsidR="004905C4">
        <w:rPr>
          <w:rFonts w:ascii="Times New Roman" w:hAnsi="Times New Roman" w:cs="Times New Roman"/>
        </w:rPr>
        <w:lastRenderedPageBreak/>
        <w:t xml:space="preserve">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contrast, 39 of the top 50 cities with the greatest percent increase in NDVI between these two time periods are located in Eastern Asia.</w:t>
      </w:r>
      <w:commentRangeEnd w:id="176"/>
      <w:r w:rsidR="00750E9F">
        <w:rPr>
          <w:rStyle w:val="CommentReference"/>
        </w:rPr>
        <w:commentReference w:id="176"/>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381257EF"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ins w:id="177" w:author="Anenberg, Susan Casper" w:date="2024-10-28T06:34:00Z">
        <w:r w:rsidR="00575730">
          <w:rPr>
            <w:rFonts w:ascii="Times New Roman" w:hAnsi="Times New Roman" w:cs="Times New Roman"/>
            <w:i/>
            <w:iCs/>
          </w:rPr>
          <w:t xml:space="preserve"> for 1,041</w:t>
        </w:r>
      </w:ins>
      <w:ins w:id="178" w:author="Anenberg, Susan Casper" w:date="2024-10-28T06:35:00Z">
        <w:r w:rsidR="00575730">
          <w:rPr>
            <w:rFonts w:ascii="Times New Roman" w:hAnsi="Times New Roman" w:cs="Times New Roman"/>
            <w:i/>
            <w:iCs/>
          </w:rPr>
          <w:t xml:space="preserve"> cities globally</w:t>
        </w:r>
      </w:ins>
      <w:r w:rsidR="00DE5536">
        <w:rPr>
          <w:rFonts w:ascii="Times New Roman" w:hAnsi="Times New Roman" w:cs="Times New Roman"/>
          <w:i/>
          <w:iCs/>
        </w:rPr>
        <w:t>.</w:t>
      </w:r>
      <w:r w:rsidR="00EE198F">
        <w:rPr>
          <w:rFonts w:ascii="Times New Roman" w:hAnsi="Times New Roman" w:cs="Times New Roman"/>
          <w:i/>
          <w:iCs/>
        </w:rPr>
        <w:t xml:space="preserve"> </w:t>
      </w:r>
      <w:del w:id="179" w:author="Anenberg, Susan Casper" w:date="2024-10-28T06:19:00Z">
        <w:r w:rsidR="00EE198F" w:rsidDel="00E26B4F">
          <w:rPr>
            <w:rFonts w:ascii="Times New Roman" w:hAnsi="Times New Roman" w:cs="Times New Roman"/>
            <w:i/>
            <w:iCs/>
          </w:rPr>
          <w:delText>The health impact assessment uses the difference between these two time periods to estimate city-level changes in mortality from trends in NDVI.</w:delText>
        </w:r>
        <w:r w:rsidR="00DE5536" w:rsidDel="00E26B4F">
          <w:rPr>
            <w:rFonts w:ascii="Times New Roman" w:hAnsi="Times New Roman" w:cs="Times New Roman"/>
            <w:i/>
            <w:iCs/>
          </w:rPr>
          <w:delText xml:space="preserve"> </w:delText>
        </w:r>
      </w:del>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31B1A4E9" w:rsidR="003771C7" w:rsidRDefault="003771C7" w:rsidP="003771C7">
      <w:pPr>
        <w:rPr>
          <w:rFonts w:ascii="Times New Roman" w:hAnsi="Times New Roman" w:cs="Times New Roman"/>
        </w:rPr>
      </w:pPr>
      <w:r>
        <w:rPr>
          <w:rFonts w:ascii="Times New Roman" w:hAnsi="Times New Roman" w:cs="Times New Roman"/>
        </w:rPr>
        <w:t xml:space="preserve">Globally, </w:t>
      </w:r>
      <w:del w:id="180" w:author="Anenberg, Susan Casper" w:date="2024-10-28T06:27:00Z">
        <w:r w:rsidR="00D90D9F" w:rsidDel="00E928D9">
          <w:rPr>
            <w:rFonts w:ascii="Times New Roman" w:hAnsi="Times New Roman" w:cs="Times New Roman"/>
          </w:rPr>
          <w:delText xml:space="preserve">changes in </w:delText>
        </w:r>
      </w:del>
      <w:r w:rsidR="00D90D9F">
        <w:rPr>
          <w:rFonts w:ascii="Times New Roman" w:hAnsi="Times New Roman" w:cs="Times New Roman"/>
        </w:rPr>
        <w:t xml:space="preserve">NDVI </w:t>
      </w:r>
      <w:ins w:id="181" w:author="Anenberg, Susan Casper" w:date="2024-10-28T06:27:00Z">
        <w:r w:rsidR="00E928D9">
          <w:rPr>
            <w:rFonts w:ascii="Times New Roman" w:hAnsi="Times New Roman" w:cs="Times New Roman"/>
          </w:rPr>
          <w:t xml:space="preserve">changes </w:t>
        </w:r>
      </w:ins>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ins w:id="182" w:author="Anenberg, Susan Casper" w:date="2024-10-28T06:28:00Z">
        <w:r w:rsidR="00E928D9">
          <w:rPr>
            <w:rFonts w:ascii="Times New Roman" w:hAnsi="Times New Roman" w:cs="Times New Roman"/>
          </w:rPr>
          <w:t xml:space="preserve">estimated </w:t>
        </w:r>
      </w:ins>
      <w:r>
        <w:rPr>
          <w:rFonts w:ascii="Times New Roman" w:hAnsi="Times New Roman" w:cs="Times New Roman"/>
        </w:rPr>
        <w:t xml:space="preserve">average of 5 </w:t>
      </w:r>
      <w:r w:rsidR="009B6734">
        <w:rPr>
          <w:rFonts w:ascii="Times New Roman" w:hAnsi="Times New Roman" w:cs="Times New Roman"/>
        </w:rPr>
        <w:t xml:space="preserve">excess </w:t>
      </w:r>
      <w:ins w:id="183" w:author="Anenberg, Susan Casper" w:date="2024-10-28T06:27:00Z">
        <w:r w:rsidR="00E928D9">
          <w:rPr>
            <w:rFonts w:ascii="Times New Roman" w:hAnsi="Times New Roman" w:cs="Times New Roman"/>
          </w:rPr>
          <w:t xml:space="preserve">all-cause </w:t>
        </w:r>
      </w:ins>
      <w:ins w:id="184" w:author="Anenberg, Susan Casper" w:date="2024-10-28T06:28:00Z">
        <w:r w:rsidR="00E928D9">
          <w:rPr>
            <w:rFonts w:ascii="Times New Roman" w:hAnsi="Times New Roman" w:cs="Times New Roman"/>
          </w:rPr>
          <w:t xml:space="preserve">premature </w:t>
        </w:r>
      </w:ins>
      <w:r>
        <w:rPr>
          <w:rFonts w:ascii="Times New Roman" w:hAnsi="Times New Roman" w:cs="Times New Roman"/>
        </w:rPr>
        <w:t xml:space="preserve">deaths per 100,000 </w:t>
      </w:r>
      <w:ins w:id="185" w:author="Anenberg, Susan Casper" w:date="2024-10-28T06:27:00Z">
        <w:r w:rsidR="00E928D9">
          <w:rPr>
            <w:rFonts w:ascii="Times New Roman" w:hAnsi="Times New Roman" w:cs="Times New Roman"/>
          </w:rPr>
          <w:t xml:space="preserve">annually </w:t>
        </w:r>
      </w:ins>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del w:id="186" w:author="Anenberg, Susan Casper" w:date="2024-10-28T06:28:00Z">
        <w:r w:rsidR="001835C0" w:rsidDel="00E928D9">
          <w:rPr>
            <w:rFonts w:ascii="Times New Roman" w:hAnsi="Times New Roman" w:cs="Times New Roman"/>
          </w:rPr>
          <w:delText xml:space="preserve">health burden </w:delText>
        </w:r>
      </w:del>
      <w:ins w:id="187" w:author="Anenberg, Susan Casper" w:date="2024-10-28T06:28:00Z">
        <w:r w:rsidR="00E928D9">
          <w:rPr>
            <w:rFonts w:ascii="Times New Roman" w:hAnsi="Times New Roman" w:cs="Times New Roman"/>
          </w:rPr>
          <w:t xml:space="preserve">premature mortality impact </w:t>
        </w:r>
      </w:ins>
      <w:r w:rsidR="001835C0">
        <w:rPr>
          <w:rFonts w:ascii="Times New Roman" w:hAnsi="Times New Roman" w:cs="Times New Roman"/>
        </w:rPr>
        <w:t xml:space="preserve">from </w:t>
      </w:r>
      <w:del w:id="188" w:author="Anenberg, Susan Casper" w:date="2024-10-28T06:28:00Z">
        <w:r w:rsidR="001835C0" w:rsidDel="00E928D9">
          <w:rPr>
            <w:rFonts w:ascii="Times New Roman" w:hAnsi="Times New Roman" w:cs="Times New Roman"/>
          </w:rPr>
          <w:delText xml:space="preserve">changes in </w:delText>
        </w:r>
      </w:del>
      <w:r w:rsidR="001835C0">
        <w:rPr>
          <w:rFonts w:ascii="Times New Roman" w:hAnsi="Times New Roman" w:cs="Times New Roman"/>
        </w:rPr>
        <w:t xml:space="preserve">urban greenspace </w:t>
      </w:r>
      <w:ins w:id="189" w:author="Anenberg, Susan Casper" w:date="2024-10-28T06:28:00Z">
        <w:r w:rsidR="00E928D9">
          <w:rPr>
            <w:rFonts w:ascii="Times New Roman" w:hAnsi="Times New Roman" w:cs="Times New Roman"/>
          </w:rPr>
          <w:t xml:space="preserve">changes </w:t>
        </w:r>
      </w:ins>
      <w:proofErr w:type="gramStart"/>
      <w:r w:rsidR="001835C0">
        <w:rPr>
          <w:rFonts w:ascii="Times New Roman" w:hAnsi="Times New Roman" w:cs="Times New Roman"/>
        </w:rPr>
        <w:t>was</w:t>
      </w:r>
      <w:proofErr w:type="gramEnd"/>
      <w:r w:rsidR="001835C0">
        <w:rPr>
          <w:rFonts w:ascii="Times New Roman" w:hAnsi="Times New Roman" w:cs="Times New Roman"/>
        </w:rPr>
        <w:t xml:space="preserve"> not even</w:t>
      </w:r>
      <w:r w:rsidR="00532E20">
        <w:rPr>
          <w:rFonts w:ascii="Times New Roman" w:hAnsi="Times New Roman" w:cs="Times New Roman"/>
        </w:rPr>
        <w:t>ly</w:t>
      </w:r>
      <w:r w:rsidR="001835C0">
        <w:rPr>
          <w:rFonts w:ascii="Times New Roman" w:hAnsi="Times New Roman" w:cs="Times New Roman"/>
        </w:rPr>
        <w:t xml:space="preserve"> distributed</w:t>
      </w:r>
      <w:ins w:id="190" w:author="Anenberg, Susan Casper" w:date="2024-10-28T06:28:00Z">
        <w:r w:rsidR="00E928D9">
          <w:rPr>
            <w:rFonts w:ascii="Times New Roman" w:hAnsi="Times New Roman" w:cs="Times New Roman"/>
          </w:rPr>
          <w:t xml:space="preserve"> around the world</w:t>
        </w:r>
      </w:ins>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ins w:id="191" w:author="Anenberg, Susan Casper" w:date="2024-10-28T06:29:00Z">
        <w:r w:rsidR="00E928D9">
          <w:rPr>
            <w:rFonts w:ascii="Times New Roman" w:hAnsi="Times New Roman" w:cs="Times New Roman"/>
          </w:rPr>
          <w:t xml:space="preserve">reduction </w:t>
        </w:r>
      </w:ins>
      <w:r w:rsidR="009D59E2">
        <w:rPr>
          <w:rFonts w:ascii="Times New Roman" w:hAnsi="Times New Roman" w:cs="Times New Roman"/>
        </w:rPr>
        <w:t xml:space="preserve">of 107 </w:t>
      </w:r>
      <w:del w:id="192" w:author="Anenberg, Susan Casper" w:date="2024-10-28T06:29:00Z">
        <w:r w:rsidR="009D59E2" w:rsidDel="00E928D9">
          <w:rPr>
            <w:rFonts w:ascii="Times New Roman" w:hAnsi="Times New Roman" w:cs="Times New Roman"/>
          </w:rPr>
          <w:delText xml:space="preserve">averted </w:delText>
        </w:r>
      </w:del>
      <w:ins w:id="193" w:author="Anenberg, Susan Casper" w:date="2024-10-28T06:29:00Z">
        <w:r w:rsidR="00E928D9">
          <w:rPr>
            <w:rFonts w:ascii="Times New Roman" w:hAnsi="Times New Roman" w:cs="Times New Roman"/>
          </w:rPr>
          <w:t xml:space="preserve">annual premature </w:t>
        </w:r>
      </w:ins>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ins w:id="194" w:author="Anenberg, Susan Casper" w:date="2024-10-28T06:29:00Z">
        <w:r w:rsidR="00E928D9">
          <w:rPr>
            <w:rFonts w:ascii="Times New Roman" w:hAnsi="Times New Roman" w:cs="Times New Roman"/>
          </w:rPr>
          <w:t>,</w:t>
        </w:r>
      </w:ins>
      <w:r w:rsidR="00477C3C">
        <w:rPr>
          <w:rFonts w:ascii="Times New Roman" w:hAnsi="Times New Roman" w:cs="Times New Roman"/>
        </w:rPr>
        <w:t xml:space="preserve"> </w:t>
      </w:r>
      <w:r w:rsidR="004234E5">
        <w:rPr>
          <w:rFonts w:ascii="Times New Roman" w:hAnsi="Times New Roman" w:cs="Times New Roman"/>
        </w:rPr>
        <w:t xml:space="preserve">ranging from </w:t>
      </w:r>
      <w:commentRangeStart w:id="195"/>
      <w:r w:rsidR="004234E5">
        <w:rPr>
          <w:rFonts w:ascii="Times New Roman" w:hAnsi="Times New Roman" w:cs="Times New Roman"/>
        </w:rPr>
        <w:t xml:space="preserve">324 excess </w:t>
      </w:r>
      <w:ins w:id="196" w:author="Anenberg, Susan Casper" w:date="2024-10-28T06:30:00Z">
        <w:r w:rsidR="00E928D9">
          <w:rPr>
            <w:rFonts w:ascii="Times New Roman" w:hAnsi="Times New Roman" w:cs="Times New Roman"/>
          </w:rPr>
          <w:t xml:space="preserve">premature </w:t>
        </w:r>
      </w:ins>
      <w:r w:rsidR="004234E5">
        <w:rPr>
          <w:rFonts w:ascii="Times New Roman" w:hAnsi="Times New Roman" w:cs="Times New Roman"/>
        </w:rPr>
        <w:t>deaths</w:t>
      </w:r>
      <w:ins w:id="197" w:author="Anenberg, Susan Casper" w:date="2024-10-28T06:30:00Z">
        <w:r w:rsidR="00E928D9">
          <w:rPr>
            <w:rFonts w:ascii="Times New Roman" w:hAnsi="Times New Roman" w:cs="Times New Roman"/>
          </w:rPr>
          <w:t xml:space="preserve"> per 100,000</w:t>
        </w:r>
      </w:ins>
      <w:r w:rsidR="00E30742">
        <w:rPr>
          <w:rFonts w:ascii="Times New Roman" w:hAnsi="Times New Roman" w:cs="Times New Roman"/>
        </w:rPr>
        <w:t xml:space="preserve"> in Hiroshima, Japan</w:t>
      </w:r>
      <w:r w:rsidR="004234E5">
        <w:rPr>
          <w:rFonts w:ascii="Times New Roman" w:hAnsi="Times New Roman" w:cs="Times New Roman"/>
        </w:rPr>
        <w:t xml:space="preserve"> to 490 averted</w:t>
      </w:r>
      <w:ins w:id="198" w:author="Anenberg, Susan Casper" w:date="2024-10-28T06:30:00Z">
        <w:r w:rsidR="00E928D9">
          <w:rPr>
            <w:rFonts w:ascii="Times New Roman" w:hAnsi="Times New Roman" w:cs="Times New Roman"/>
          </w:rPr>
          <w:t xml:space="preserve"> premature</w:t>
        </w:r>
      </w:ins>
      <w:r w:rsidR="004234E5">
        <w:rPr>
          <w:rFonts w:ascii="Times New Roman" w:hAnsi="Times New Roman" w:cs="Times New Roman"/>
        </w:rPr>
        <w:t xml:space="preserve"> deaths</w:t>
      </w:r>
      <w:r w:rsidR="008D30B4">
        <w:rPr>
          <w:rFonts w:ascii="Times New Roman" w:hAnsi="Times New Roman" w:cs="Times New Roman"/>
        </w:rPr>
        <w:t xml:space="preserve"> </w:t>
      </w:r>
      <w:ins w:id="199" w:author="Anenberg, Susan Casper" w:date="2024-10-28T06:30:00Z">
        <w:r w:rsidR="00E928D9">
          <w:rPr>
            <w:rFonts w:ascii="Times New Roman" w:hAnsi="Times New Roman" w:cs="Times New Roman"/>
          </w:rPr>
          <w:t xml:space="preserve">per 100,000 </w:t>
        </w:r>
      </w:ins>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del w:id="200" w:author="Anenberg, Susan Casper" w:date="2024-10-28T06:30:00Z">
        <w:r w:rsidR="004234E5" w:rsidDel="00E928D9">
          <w:rPr>
            <w:rFonts w:ascii="Times New Roman" w:hAnsi="Times New Roman" w:cs="Times New Roman"/>
          </w:rPr>
          <w:delText xml:space="preserve"> per 100,000</w:delText>
        </w:r>
      </w:del>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w:t>
      </w:r>
      <w:commentRangeStart w:id="201"/>
      <w:r w:rsidR="00841C08">
        <w:rPr>
          <w:rFonts w:ascii="Times New Roman" w:hAnsi="Times New Roman" w:cs="Times New Roman"/>
        </w:rPr>
        <w:t xml:space="preserve">highest health </w:t>
      </w:r>
      <w:commentRangeEnd w:id="201"/>
      <w:r w:rsidR="00EF26BC">
        <w:rPr>
          <w:rStyle w:val="CommentReference"/>
        </w:rPr>
        <w:commentReference w:id="201"/>
      </w:r>
      <w:r w:rsidR="00841C08">
        <w:rPr>
          <w:rFonts w:ascii="Times New Roman" w:hAnsi="Times New Roman" w:cs="Times New Roman"/>
        </w:rPr>
        <w:t xml:space="preserve">burdens, with an average of 141 and 91 excess deaths per 100,000 respectively. </w:t>
      </w:r>
      <w:r w:rsidR="00C06B07">
        <w:rPr>
          <w:rFonts w:ascii="Times New Roman" w:hAnsi="Times New Roman" w:cs="Times New Roman"/>
        </w:rPr>
        <w:t xml:space="preserve">Substantial </w:t>
      </w:r>
      <w:commentRangeStart w:id="202"/>
      <w:r w:rsidR="00C06B07">
        <w:rPr>
          <w:rFonts w:ascii="Times New Roman" w:hAnsi="Times New Roman" w:cs="Times New Roman"/>
        </w:rPr>
        <w:t>inter</w:t>
      </w:r>
      <w:commentRangeEnd w:id="202"/>
      <w:r w:rsidR="00EF26BC">
        <w:rPr>
          <w:rStyle w:val="CommentReference"/>
        </w:rPr>
        <w:commentReference w:id="202"/>
      </w:r>
      <w:r w:rsidR="00C06B07">
        <w:rPr>
          <w:rFonts w:ascii="Times New Roman" w:hAnsi="Times New Roman" w:cs="Times New Roman"/>
        </w:rPr>
        <w:t>-regional variation existed for these regions as well- ranging from 521 excess deaths to 87 averted deaths per 100,000 in South-eastern Asia and from 511 excess deaths to 212 averted deaths per 100,000 in Sub-Saharan Africa.</w:t>
      </w:r>
      <w:commentRangeEnd w:id="195"/>
      <w:r w:rsidR="00EF26BC">
        <w:rPr>
          <w:rStyle w:val="CommentReference"/>
        </w:rPr>
        <w:commentReference w:id="195"/>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4"/>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013A15E9"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ins w:id="203" w:author="Anenberg, Susan Casper" w:date="2024-10-28T06:33:00Z">
        <w:r w:rsidR="001A3B3D">
          <w:rPr>
            <w:rFonts w:ascii="Times New Roman" w:hAnsi="Times New Roman" w:cs="Times New Roman"/>
            <w:i/>
            <w:iCs/>
          </w:rPr>
          <w:t xml:space="preserve">annual all-cause </w:t>
        </w:r>
      </w:ins>
      <w:r w:rsidR="003A6EB2">
        <w:rPr>
          <w:rFonts w:ascii="Times New Roman" w:hAnsi="Times New Roman" w:cs="Times New Roman"/>
          <w:i/>
          <w:iCs/>
        </w:rPr>
        <w:t xml:space="preserve">mortality </w:t>
      </w:r>
      <w:ins w:id="204" w:author="Anenberg, Susan Casper" w:date="2024-10-28T06:33:00Z">
        <w:r w:rsidR="001A3B3D">
          <w:rPr>
            <w:rFonts w:ascii="Times New Roman" w:hAnsi="Times New Roman" w:cs="Times New Roman"/>
            <w:i/>
            <w:iCs/>
          </w:rPr>
          <w:t xml:space="preserve">per 100,000 population </w:t>
        </w:r>
      </w:ins>
      <w:del w:id="205" w:author="Anenberg, Susan Casper" w:date="2024-10-28T06:35:00Z">
        <w:r w:rsidR="003A6EB2" w:rsidDel="00A01D20">
          <w:rPr>
            <w:rFonts w:ascii="Times New Roman" w:hAnsi="Times New Roman" w:cs="Times New Roman"/>
            <w:i/>
            <w:iCs/>
          </w:rPr>
          <w:delText xml:space="preserve">to the 2020 population </w:delText>
        </w:r>
      </w:del>
      <w:r w:rsidR="003A6EB2">
        <w:rPr>
          <w:rFonts w:ascii="Times New Roman" w:hAnsi="Times New Roman" w:cs="Times New Roman"/>
          <w:i/>
          <w:iCs/>
        </w:rPr>
        <w:t xml:space="preserve">associated with </w:t>
      </w:r>
      <w:del w:id="206" w:author="Anenberg, Susan Casper" w:date="2024-10-28T06:33:00Z">
        <w:r w:rsidR="003A6EB2" w:rsidDel="001A3B3D">
          <w:rPr>
            <w:rFonts w:ascii="Times New Roman" w:hAnsi="Times New Roman" w:cs="Times New Roman"/>
            <w:i/>
            <w:iCs/>
          </w:rPr>
          <w:delText xml:space="preserve">changes in </w:delText>
        </w:r>
      </w:del>
      <w:r w:rsidR="003A6EB2">
        <w:rPr>
          <w:rFonts w:ascii="Times New Roman" w:hAnsi="Times New Roman" w:cs="Times New Roman"/>
          <w:i/>
          <w:iCs/>
        </w:rPr>
        <w:t xml:space="preserve">NDVI </w:t>
      </w:r>
      <w:ins w:id="207" w:author="Anenberg, Susan Casper" w:date="2024-10-28T06:33:00Z">
        <w:r w:rsidR="001A3B3D">
          <w:rPr>
            <w:rFonts w:ascii="Times New Roman" w:hAnsi="Times New Roman" w:cs="Times New Roman"/>
            <w:i/>
            <w:iCs/>
          </w:rPr>
          <w:t xml:space="preserve">changes </w:t>
        </w:r>
      </w:ins>
      <w:r w:rsidR="003A6EB2">
        <w:rPr>
          <w:rFonts w:ascii="Times New Roman" w:hAnsi="Times New Roman" w:cs="Times New Roman"/>
          <w:i/>
          <w:iCs/>
        </w:rPr>
        <w:t>from 2014-2018 to 2019-2023</w:t>
      </w:r>
      <w:del w:id="208" w:author="Anenberg, Susan Casper" w:date="2024-10-28T06:33:00Z">
        <w:r w:rsidR="003A6EB2" w:rsidDel="001A3B3D">
          <w:rPr>
            <w:rFonts w:ascii="Times New Roman" w:hAnsi="Times New Roman" w:cs="Times New Roman"/>
            <w:i/>
            <w:iCs/>
          </w:rPr>
          <w:delText xml:space="preserve"> per 100,000 population</w:delText>
        </w:r>
      </w:del>
      <w:ins w:id="209" w:author="Anenberg, Susan Casper" w:date="2024-10-28T06:34:00Z">
        <w:r w:rsidR="00575730">
          <w:rPr>
            <w:rFonts w:ascii="Times New Roman" w:hAnsi="Times New Roman" w:cs="Times New Roman"/>
            <w:i/>
            <w:iCs/>
          </w:rPr>
          <w:t xml:space="preserve"> for </w:t>
        </w:r>
      </w:ins>
      <w:ins w:id="210" w:author="Anenberg, Susan Casper" w:date="2024-10-28T06:35:00Z">
        <w:r w:rsidR="00575730">
          <w:rPr>
            <w:rFonts w:ascii="Times New Roman" w:hAnsi="Times New Roman" w:cs="Times New Roman"/>
            <w:i/>
            <w:iCs/>
          </w:rPr>
          <w:t>1,041 cities globally</w:t>
        </w:r>
      </w:ins>
      <w:r w:rsidR="003A6EB2">
        <w:rPr>
          <w:rFonts w:ascii="Times New Roman" w:hAnsi="Times New Roman" w:cs="Times New Roman"/>
          <w:i/>
          <w:iCs/>
        </w:rPr>
        <w:t xml:space="preserve">. </w:t>
      </w:r>
      <w:commentRangeStart w:id="211"/>
      <w:del w:id="212" w:author="Anenberg, Susan Casper" w:date="2024-10-28T06:34:00Z">
        <w:r w:rsidR="00753B4F" w:rsidDel="00575730">
          <w:rPr>
            <w:rFonts w:ascii="Times New Roman" w:hAnsi="Times New Roman" w:cs="Times New Roman"/>
            <w:i/>
            <w:iCs/>
          </w:rPr>
          <w:delText xml:space="preserve">Each dot represents a city and is colored according to the magnitude of the change in </w:delText>
        </w:r>
        <w:commentRangeStart w:id="213"/>
        <w:r w:rsidR="00753B4F" w:rsidDel="00575730">
          <w:rPr>
            <w:rFonts w:ascii="Times New Roman" w:hAnsi="Times New Roman" w:cs="Times New Roman"/>
            <w:i/>
            <w:iCs/>
          </w:rPr>
          <w:delText>number of deaths</w:delText>
        </w:r>
        <w:commentRangeEnd w:id="213"/>
        <w:r w:rsidR="003A1BDD" w:rsidDel="00575730">
          <w:rPr>
            <w:rStyle w:val="CommentReference"/>
          </w:rPr>
          <w:commentReference w:id="213"/>
        </w:r>
        <w:r w:rsidR="00753B4F" w:rsidDel="00575730">
          <w:rPr>
            <w:rFonts w:ascii="Times New Roman" w:hAnsi="Times New Roman" w:cs="Times New Roman"/>
            <w:i/>
            <w:iCs/>
          </w:rPr>
          <w:delText xml:space="preserve">. </w:delText>
        </w:r>
      </w:del>
      <w:commentRangeEnd w:id="211"/>
      <w:r w:rsidR="00575730">
        <w:rPr>
          <w:rStyle w:val="CommentReference"/>
        </w:rPr>
        <w:commentReference w:id="211"/>
      </w:r>
    </w:p>
    <w:p w14:paraId="34534C29" w14:textId="68A9E6E2" w:rsidR="00EB77D4" w:rsidRDefault="00EB77D4" w:rsidP="00551D54">
      <w:pPr>
        <w:rPr>
          <w:rFonts w:ascii="Times New Roman" w:hAnsi="Times New Roman" w:cs="Times New Roman"/>
          <w:i/>
          <w:iCs/>
        </w:rPr>
      </w:pPr>
    </w:p>
    <w:p w14:paraId="4343B97A" w14:textId="4DBEE4A5" w:rsidR="0049174D" w:rsidRDefault="00165BFB" w:rsidP="00551D54">
      <w:pPr>
        <w:rPr>
          <w:rFonts w:ascii="Times New Roman" w:hAnsi="Times New Roman" w:cs="Times New Roman"/>
        </w:rPr>
      </w:pPr>
      <w:commentRangeStart w:id="214"/>
      <w:r>
        <w:rPr>
          <w:rFonts w:ascii="Times New Roman" w:hAnsi="Times New Roman" w:cs="Times New Roman"/>
        </w:rPr>
        <w:t xml:space="preserve">In </w:t>
      </w:r>
      <w:commentRangeEnd w:id="214"/>
      <w:r w:rsidR="00EA6880">
        <w:rPr>
          <w:rStyle w:val="CommentReference"/>
        </w:rPr>
        <w:commentReference w:id="214"/>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avoided and additional deaths associated with changes in NDVI between the two time periods, but had a </w:t>
      </w:r>
      <w:r w:rsidR="00E467F5">
        <w:rPr>
          <w:rFonts w:ascii="Times New Roman" w:hAnsi="Times New Roman" w:cs="Times New Roman"/>
        </w:rPr>
        <w:lastRenderedPageBreak/>
        <w:t xml:space="preserve">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0D2BA9D6" w:rsidR="00936E04" w:rsidRPr="00D57F4C" w:rsidRDefault="00D50D3C" w:rsidP="00936E04">
      <w:pPr>
        <w:rPr>
          <w:rFonts w:ascii="Times New Roman" w:hAnsi="Times New Roman" w:cs="Times New Roman"/>
          <w:i/>
          <w:iCs/>
        </w:rPr>
      </w:pPr>
      <w:commentRangeStart w:id="215"/>
      <w:r>
        <w:rPr>
          <w:rFonts w:ascii="Times New Roman" w:hAnsi="Times New Roman" w:cs="Times New Roman"/>
          <w:b/>
          <w:bCs/>
          <w:i/>
          <w:iCs/>
          <w:noProof/>
        </w:rPr>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5"/>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215"/>
      <w:r w:rsidR="00A01D20">
        <w:rPr>
          <w:rStyle w:val="CommentReference"/>
        </w:rPr>
        <w:commentReference w:id="215"/>
      </w:r>
      <w:r w:rsidR="00936E04" w:rsidRPr="00D57F4C">
        <w:rPr>
          <w:rFonts w:ascii="Times New Roman" w:hAnsi="Times New Roman" w:cs="Times New Roman"/>
          <w:b/>
          <w:bCs/>
          <w:i/>
          <w:iCs/>
        </w:rPr>
        <w:t xml:space="preserve">4. </w:t>
      </w:r>
      <w:commentRangeStart w:id="216"/>
      <w:r w:rsidR="00AF3FCC" w:rsidRPr="00D57F4C">
        <w:rPr>
          <w:rFonts w:ascii="Times New Roman" w:hAnsi="Times New Roman" w:cs="Times New Roman"/>
          <w:i/>
          <w:iCs/>
        </w:rPr>
        <w:t xml:space="preserve">Change </w:t>
      </w:r>
      <w:commentRangeEnd w:id="216"/>
      <w:r w:rsidR="005246F9">
        <w:rPr>
          <w:rStyle w:val="CommentReference"/>
        </w:rPr>
        <w:commentReference w:id="216"/>
      </w:r>
      <w:r w:rsidR="00AF3FCC" w:rsidRPr="00D57F4C">
        <w:rPr>
          <w:rFonts w:ascii="Times New Roman" w:hAnsi="Times New Roman" w:cs="Times New Roman"/>
          <w:i/>
          <w:iCs/>
        </w:rPr>
        <w:t xml:space="preserve">in </w:t>
      </w:r>
      <w:ins w:id="217" w:author="Anenberg, Susan Casper" w:date="2024-10-28T06:36:00Z">
        <w:r w:rsidR="00567C37">
          <w:rPr>
            <w:rFonts w:ascii="Times New Roman" w:hAnsi="Times New Roman" w:cs="Times New Roman"/>
            <w:i/>
            <w:iCs/>
          </w:rPr>
          <w:t xml:space="preserve">annual all-cause </w:t>
        </w:r>
      </w:ins>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ins w:id="218" w:author="Anenberg, Susan Casper" w:date="2024-10-28T06:36:00Z">
        <w:r w:rsidR="00567C37">
          <w:rPr>
            <w:rFonts w:ascii="Times New Roman" w:hAnsi="Times New Roman" w:cs="Times New Roman"/>
            <w:i/>
            <w:iCs/>
          </w:rPr>
          <w:t xml:space="preserve">associated with NDVI </w:t>
        </w:r>
        <w:r w:rsidR="00567C37">
          <w:rPr>
            <w:rFonts w:ascii="Times New Roman" w:hAnsi="Times New Roman" w:cs="Times New Roman"/>
            <w:i/>
            <w:iCs/>
          </w:rPr>
          <w:t xml:space="preserve">changes </w:t>
        </w:r>
        <w:r w:rsidR="00567C37">
          <w:rPr>
            <w:rFonts w:ascii="Times New Roman" w:hAnsi="Times New Roman" w:cs="Times New Roman"/>
            <w:i/>
            <w:iCs/>
          </w:rPr>
          <w:t>from 2014-2018 to 2019-2023</w:t>
        </w:r>
        <w:r w:rsidR="00567C37">
          <w:rPr>
            <w:rFonts w:ascii="Times New Roman" w:hAnsi="Times New Roman" w:cs="Times New Roman"/>
            <w:i/>
            <w:iCs/>
          </w:rPr>
          <w:t xml:space="preserve">, </w:t>
        </w:r>
      </w:ins>
      <w:ins w:id="219" w:author="Anenberg, Susan Casper" w:date="2024-10-28T06:42:00Z">
        <w:r w:rsidR="00FF7F01">
          <w:rPr>
            <w:rFonts w:ascii="Times New Roman" w:hAnsi="Times New Roman" w:cs="Times New Roman"/>
            <w:i/>
            <w:iCs/>
          </w:rPr>
          <w:t xml:space="preserve">for 1,041 cities globally </w:t>
        </w:r>
      </w:ins>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220"/>
      <w:r w:rsidR="00CF4379" w:rsidRPr="00D57F4C">
        <w:rPr>
          <w:rFonts w:ascii="Times New Roman" w:hAnsi="Times New Roman" w:cs="Times New Roman"/>
          <w:i/>
          <w:iCs/>
        </w:rPr>
        <w:t>classification</w:t>
      </w:r>
      <w:commentRangeEnd w:id="220"/>
      <w:r w:rsidR="00FF7F01">
        <w:rPr>
          <w:rStyle w:val="CommentReference"/>
        </w:rPr>
        <w:commentReference w:id="220"/>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ins w:id="221" w:author="Anenberg, Susan Casper" w:date="2024-10-28T06:42:00Z">
        <w:r w:rsidR="00FF7F01">
          <w:rPr>
            <w:rFonts w:ascii="Times New Roman" w:hAnsi="Times New Roman" w:cs="Times New Roman"/>
            <w:i/>
            <w:iCs/>
          </w:rPr>
          <w:t xml:space="preserve">city-level </w:t>
        </w:r>
      </w:ins>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O</w:t>
      </w:r>
      <w:del w:id="222" w:author="Anenberg, Susan Casper" w:date="2024-10-28T06:43:00Z">
        <w:r w:rsidR="003D44E1" w:rsidDel="001E50F9">
          <w:rPr>
            <w:rFonts w:ascii="Times New Roman" w:hAnsi="Times New Roman" w:cs="Times New Roman"/>
            <w:i/>
            <w:iCs/>
          </w:rPr>
          <w:delText>nly o</w:delText>
        </w:r>
      </w:del>
      <w:r w:rsidR="003D44E1">
        <w:rPr>
          <w:rFonts w:ascii="Times New Roman" w:hAnsi="Times New Roman" w:cs="Times New Roman"/>
          <w:i/>
          <w:iCs/>
        </w:rPr>
        <w:t xml:space="preserve">ne </w:t>
      </w:r>
      <w:commentRangeStart w:id="223"/>
      <w:r w:rsidR="003D44E1">
        <w:rPr>
          <w:rFonts w:ascii="Times New Roman" w:hAnsi="Times New Roman" w:cs="Times New Roman"/>
          <w:i/>
          <w:iCs/>
        </w:rPr>
        <w:t xml:space="preserve">city </w:t>
      </w:r>
      <w:commentRangeEnd w:id="223"/>
      <w:r w:rsidR="00567C37">
        <w:rPr>
          <w:rStyle w:val="CommentReference"/>
        </w:rPr>
        <w:commentReference w:id="223"/>
      </w:r>
      <w:del w:id="224"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225"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3D192FDA" w:rsidR="00613582" w:rsidRDefault="00613582" w:rsidP="00551D54">
      <w:pPr>
        <w:rPr>
          <w:ins w:id="226" w:author="Anenberg, Susan Casper" w:date="2024-10-28T06:48:00Z"/>
          <w:rFonts w:ascii="Times New Roman" w:hAnsi="Times New Roman" w:cs="Times New Roman"/>
        </w:rPr>
      </w:pPr>
      <w:commentRangeStart w:id="227"/>
      <w:r>
        <w:rPr>
          <w:rFonts w:ascii="Times New Roman" w:hAnsi="Times New Roman" w:cs="Times New Roman"/>
        </w:rPr>
        <w:t xml:space="preserve">We found that urban greenspace varies greatly across global cities and </w:t>
      </w:r>
      <w:commentRangeStart w:id="228"/>
      <w:r>
        <w:rPr>
          <w:rFonts w:ascii="Times New Roman" w:hAnsi="Times New Roman" w:cs="Times New Roman"/>
        </w:rPr>
        <w:t xml:space="preserve">is related to region </w:t>
      </w:r>
      <w:commentRangeEnd w:id="228"/>
      <w:r w:rsidR="00085BF5">
        <w:rPr>
          <w:rStyle w:val="CommentReference"/>
        </w:rPr>
        <w:commentReference w:id="228"/>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 xml:space="preserve">Overall, cities have become less green from 2014-18 to 2019-23. However, in some regions such as Eastern Asia, cities have </w:t>
      </w:r>
      <w:r>
        <w:rPr>
          <w:rFonts w:ascii="Times New Roman" w:hAnsi="Times New Roman" w:cs="Times New Roman"/>
        </w:rPr>
        <w:lastRenderedPageBreak/>
        <w:t>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season NDVI from year to year, resulting in narrower estimates of the associated health impact. We estimate that changes in NDVI from 2014-2018 to 2019-2023 were associated with 5 additional deaths per 100,000 across the 1,041 cities.</w:t>
      </w:r>
      <w:commentRangeEnd w:id="227"/>
      <w:r w:rsidR="005B31D0">
        <w:rPr>
          <w:rStyle w:val="CommentReference"/>
        </w:rPr>
        <w:commentReference w:id="227"/>
      </w:r>
    </w:p>
    <w:p w14:paraId="0A4D8CE0" w14:textId="5C221636" w:rsidR="003774C2" w:rsidRDefault="003774C2" w:rsidP="00551D54">
      <w:pPr>
        <w:rPr>
          <w:ins w:id="229"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230"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231"/>
      <w:r w:rsidR="00933057">
        <w:rPr>
          <w:rFonts w:ascii="Times New Roman" w:hAnsi="Times New Roman" w:cs="Times New Roman"/>
        </w:rPr>
        <w:t xml:space="preserve"> does not affect our health impact assessment, which uses similar exposure definitions,</w:t>
      </w:r>
      <w:commentRangeEnd w:id="231"/>
      <w:r w:rsidR="00286C54">
        <w:rPr>
          <w:rStyle w:val="CommentReference"/>
        </w:rPr>
        <w:commentReference w:id="231"/>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232"/>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232"/>
      <w:r w:rsidR="00286C54">
        <w:rPr>
          <w:rStyle w:val="CommentReference"/>
        </w:rPr>
        <w:commentReference w:id="232"/>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0FAD1EA2" w:rsidR="007354C6" w:rsidRDefault="007354C6" w:rsidP="00551D54">
      <w:pPr>
        <w:rPr>
          <w:rFonts w:ascii="Times New Roman" w:hAnsi="Times New Roman" w:cs="Times New Roman"/>
        </w:rPr>
      </w:pPr>
      <w:r>
        <w:rPr>
          <w:rFonts w:ascii="Times New Roman" w:hAnsi="Times New Roman" w:cs="Times New Roman"/>
        </w:rPr>
        <w:lastRenderedPageBreak/>
        <w:t>We explored trends in peak-season population-weighted NDVI from 2014-2023 and</w:t>
      </w:r>
      <w:commentRangeStart w:id="233"/>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233"/>
      <w:r w:rsidR="003774C2">
        <w:rPr>
          <w:rStyle w:val="CommentReference"/>
        </w:rPr>
        <w:commentReference w:id="233"/>
      </w:r>
      <w:r w:rsidR="00E401D7">
        <w:rPr>
          <w:rFonts w:ascii="Times New Roman" w:hAnsi="Times New Roman" w:cs="Times New Roman"/>
        </w:rPr>
        <w:t xml:space="preserve"> Globally, NDVI has decreased from 2014-2018 to 2019-2023, though this trend is v</w:t>
      </w:r>
      <w:commentRangeStart w:id="234"/>
      <w:r w:rsidR="00E401D7">
        <w:rPr>
          <w:rFonts w:ascii="Times New Roman" w:hAnsi="Times New Roman" w:cs="Times New Roman"/>
        </w:rPr>
        <w:t>ery different, and even reversed, depending on the individual city, world region, and climate classification.</w:t>
      </w:r>
      <w:commentRangeEnd w:id="234"/>
      <w:r w:rsidR="00F50FD4">
        <w:rPr>
          <w:rStyle w:val="CommentReference"/>
        </w:rPr>
        <w:commentReference w:id="234"/>
      </w:r>
      <w:r w:rsidR="00E401D7">
        <w:rPr>
          <w:rFonts w:ascii="Times New Roman" w:hAnsi="Times New Roman" w:cs="Times New Roman"/>
        </w:rPr>
        <w:t xml:space="preserve"> Trends in NDVI likely reflect a mix of efforts to increase urban greenspace, weather, and climate change.</w:t>
      </w:r>
    </w:p>
    <w:p w14:paraId="13C437E5" w14:textId="77777777" w:rsidR="006E388F" w:rsidRPr="00E150CA" w:rsidRDefault="006E388F"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6"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in order to help you meet your funder requirements. We encourage authors to use the acknowledgements section of the article to make specific attributions of author contribution and responsibility, otherwise all co-authors will be taken to share full responsibility for all of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7"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8"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9"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5B1429A6" w:rsidR="005D4B56" w:rsidRDefault="005D4B56" w:rsidP="00FA2EC9">
      <w:pPr>
        <w:rPr>
          <w:rFonts w:ascii="Times New Roman" w:hAnsi="Times New Roman" w:cs="Times New Roman"/>
          <w:b/>
          <w:bCs/>
        </w:rPr>
      </w:pPr>
      <w:r w:rsidRPr="005D4B56">
        <w:rPr>
          <w:rFonts w:ascii="Times New Roman" w:hAnsi="Times New Roman" w:cs="Times New Roman"/>
          <w:b/>
          <w:bCs/>
        </w:rPr>
        <w:t>Appendix A</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20"/>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143B9E83" w14:textId="77777777" w:rsidR="006E57BE" w:rsidRDefault="006E57BE" w:rsidP="00FA2EC9">
      <w:pPr>
        <w:rPr>
          <w:rFonts w:ascii="Times New Roman" w:hAnsi="Times New Roman" w:cs="Times New Roman"/>
          <w:b/>
          <w:bCs/>
        </w:rPr>
      </w:pPr>
    </w:p>
    <w:p w14:paraId="0E8782D2" w14:textId="77777777" w:rsidR="006E57BE" w:rsidRDefault="006E57BE" w:rsidP="00FA2EC9">
      <w:pPr>
        <w:rPr>
          <w:rFonts w:ascii="Times New Roman" w:hAnsi="Times New Roman" w:cs="Times New Roman"/>
          <w:b/>
          <w:bCs/>
        </w:rPr>
      </w:pPr>
    </w:p>
    <w:p w14:paraId="7A66FCD4" w14:textId="77777777" w:rsidR="006E57BE" w:rsidRDefault="006E57BE" w:rsidP="00FA2EC9">
      <w:pPr>
        <w:rPr>
          <w:rFonts w:ascii="Times New Roman" w:hAnsi="Times New Roman" w:cs="Times New Roman"/>
          <w:b/>
          <w:bCs/>
        </w:rPr>
      </w:pPr>
    </w:p>
    <w:p w14:paraId="45597048" w14:textId="77777777" w:rsidR="006E57BE" w:rsidRDefault="006E57BE" w:rsidP="00FA2EC9">
      <w:pPr>
        <w:rPr>
          <w:rFonts w:ascii="Times New Roman" w:hAnsi="Times New Roman" w:cs="Times New Roman"/>
          <w:b/>
          <w:bCs/>
        </w:rPr>
      </w:pPr>
    </w:p>
    <w:p w14:paraId="009F06E8" w14:textId="77777777" w:rsidR="006E57BE" w:rsidRDefault="006E57BE" w:rsidP="00FA2EC9">
      <w:pPr>
        <w:rPr>
          <w:rFonts w:ascii="Times New Roman" w:hAnsi="Times New Roman" w:cs="Times New Roman"/>
          <w:b/>
          <w:bCs/>
        </w:rPr>
      </w:pPr>
    </w:p>
    <w:p w14:paraId="656474C2" w14:textId="77777777" w:rsidR="006E57BE" w:rsidRDefault="006E57BE" w:rsidP="00FA2EC9">
      <w:pPr>
        <w:rPr>
          <w:rFonts w:ascii="Times New Roman" w:hAnsi="Times New Roman" w:cs="Times New Roman"/>
          <w:b/>
          <w:b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1C281BCE" w:rsidR="00107C0A" w:rsidRDefault="00107C0A" w:rsidP="00FA2EC9">
      <w:pPr>
        <w:rPr>
          <w:rFonts w:ascii="Times New Roman" w:hAnsi="Times New Roman" w:cs="Times New Roman"/>
          <w:b/>
          <w:bCs/>
        </w:rPr>
      </w:pPr>
      <w:r>
        <w:rPr>
          <w:rFonts w:ascii="Times New Roman" w:hAnsi="Times New Roman" w:cs="Times New Roman"/>
          <w:b/>
          <w:bCs/>
        </w:rPr>
        <w:t>Appendix B</w:t>
      </w:r>
    </w:p>
    <w:p w14:paraId="0C05100A" w14:textId="15688854" w:rsidR="006E57BE" w:rsidRDefault="006E57BE" w:rsidP="00FA2EC9">
      <w:pPr>
        <w:rPr>
          <w:rFonts w:ascii="Times New Roman" w:hAnsi="Times New Roman" w:cs="Times New Roman"/>
          <w:b/>
          <w:bCs/>
        </w:rPr>
      </w:pPr>
      <w:commentRangeStart w:id="236"/>
      <w:r>
        <w:rPr>
          <w:rFonts w:ascii="Times New Roman" w:hAnsi="Times New Roman" w:cs="Times New Roman"/>
          <w:noProof/>
        </w:rPr>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236"/>
      <w:r>
        <w:rPr>
          <w:rStyle w:val="CommentReference"/>
        </w:rPr>
        <w:commentReference w:id="236"/>
      </w:r>
    </w:p>
    <w:p w14:paraId="5071EFCD" w14:textId="55FD265C" w:rsidR="00107C0A" w:rsidRDefault="00107C0A" w:rsidP="00FA2EC9">
      <w:pPr>
        <w:rPr>
          <w:rFonts w:ascii="Times New Roman" w:hAnsi="Times New Roman" w:cs="Times New Roman"/>
          <w:b/>
          <w:bCs/>
        </w:rPr>
      </w:pPr>
      <w:r>
        <w:rPr>
          <w:rFonts w:ascii="Times New Roman" w:hAnsi="Times New Roman" w:cs="Times New Roman"/>
          <w:b/>
          <w:bCs/>
        </w:rPr>
        <w:t>Appendix C</w:t>
      </w:r>
    </w:p>
    <w:p w14:paraId="04A35DDA" w14:textId="0A5426B3" w:rsidR="006E57BE" w:rsidRDefault="006E57BE" w:rsidP="00FA2EC9">
      <w:pPr>
        <w:rPr>
          <w:rFonts w:ascii="Times New Roman" w:hAnsi="Times New Roman" w:cs="Times New Roman"/>
          <w:b/>
          <w:bCs/>
        </w:rPr>
      </w:pPr>
      <w:commentRangeStart w:id="237"/>
      <w:r w:rsidRPr="002C279D">
        <w:rPr>
          <w:rFonts w:ascii="Helvetica" w:hAnsi="Helvetica" w:cs="Helvetica"/>
          <w:b/>
          <w:bCs/>
          <w:noProof/>
          <w:sz w:val="22"/>
          <w:szCs w:val="22"/>
        </w:rPr>
        <w:lastRenderedPageBreak/>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237"/>
      <w:r>
        <w:rPr>
          <w:rStyle w:val="CommentReference"/>
        </w:rPr>
        <w:commentReference w:id="237"/>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420F23AD" w14:textId="77777777" w:rsidR="006E57BE" w:rsidRDefault="006E57BE" w:rsidP="00FA2EC9">
      <w:pPr>
        <w:rPr>
          <w:rFonts w:ascii="Times New Roman" w:hAnsi="Times New Roman" w:cs="Times New Roman"/>
          <w:b/>
          <w:bCs/>
        </w:rPr>
      </w:pPr>
    </w:p>
    <w:p w14:paraId="620432FA" w14:textId="77777777" w:rsidR="006E57BE" w:rsidRDefault="006E57BE" w:rsidP="00FA2EC9">
      <w:pPr>
        <w:rPr>
          <w:rFonts w:ascii="Times New Roman" w:hAnsi="Times New Roman" w:cs="Times New Roman"/>
          <w:b/>
          <w:bCs/>
        </w:rPr>
      </w:pPr>
    </w:p>
    <w:p w14:paraId="543FAC00" w14:textId="77777777" w:rsidR="006E57BE" w:rsidRDefault="006E57BE" w:rsidP="00FA2EC9">
      <w:pPr>
        <w:rPr>
          <w:rFonts w:ascii="Times New Roman" w:hAnsi="Times New Roman" w:cs="Times New Roman"/>
          <w:b/>
          <w:bCs/>
        </w:rPr>
      </w:pPr>
    </w:p>
    <w:p w14:paraId="62723899" w14:textId="5624939C"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greyscale;</w:t>
      </w:r>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The advantage of vector graphics is that they give the best possible quality at all output resolutions. In order to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23"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enberg, Susan Casper" w:date="2024-10-26T06:52:00Z" w:initials="ASC">
    <w:p w14:paraId="4E17DA25" w14:textId="236431BC" w:rsidR="001A3B3D" w:rsidRDefault="001A3B3D">
      <w:pPr>
        <w:pStyle w:val="CommentText"/>
      </w:pPr>
      <w:r>
        <w:rPr>
          <w:rStyle w:val="CommentReference"/>
        </w:rPr>
        <w:annotationRef/>
      </w:r>
      <w:r>
        <w:t>Make sure this is not too closely worded to your previous articles. Self-</w:t>
      </w:r>
      <w:proofErr w:type="spellStart"/>
      <w:r>
        <w:t>plagiarization</w:t>
      </w:r>
      <w:proofErr w:type="spellEnd"/>
      <w:r>
        <w:t xml:space="preserve"> has recently taken down some university presidents!</w:t>
      </w:r>
    </w:p>
  </w:comment>
  <w:comment w:id="6" w:author="Anenberg, Susan Casper" w:date="2024-10-26T07:02:00Z" w:initials="ASC">
    <w:p w14:paraId="795884DF" w14:textId="69807AF4" w:rsidR="001A3B3D" w:rsidRDefault="001A3B3D">
      <w:pPr>
        <w:pStyle w:val="CommentText"/>
      </w:pPr>
      <w:r>
        <w:rPr>
          <w:rStyle w:val="CommentReference"/>
        </w:rPr>
        <w:annotationRef/>
      </w:r>
      <w:r>
        <w:t>This could be shortened to a couple sentences if needing space elsewhere</w:t>
      </w:r>
    </w:p>
  </w:comment>
  <w:comment w:id="10" w:author="Anenberg, Susan Casper" w:date="2024-10-26T06:53:00Z" w:initials="ASC">
    <w:p w14:paraId="0BD387D6" w14:textId="57138C30" w:rsidR="001A3B3D" w:rsidRDefault="001A3B3D">
      <w:pPr>
        <w:pStyle w:val="CommentText"/>
      </w:pPr>
      <w:r>
        <w:rPr>
          <w:rStyle w:val="CommentReference"/>
        </w:rPr>
        <w:annotationRef/>
      </w:r>
      <w:r>
        <w:t xml:space="preserve">I’m not sure this paragraph is needed. You can wrap some of the concepts into the Methods section. Your last paper needed a paragraph like this because the link between the NDVI and land use metrics was a key aspect of the paper. But in this one, we are less focused on the metric and rather just applying the datasets. </w:t>
      </w:r>
      <w:proofErr w:type="gramStart"/>
      <w:r>
        <w:t>Therefore</w:t>
      </w:r>
      <w:proofErr w:type="gramEnd"/>
      <w:r>
        <w:t xml:space="preserve"> you can take a more straightforward approach of describing the metric/dataset when you talk about data sources in the methods section</w:t>
      </w:r>
    </w:p>
    <w:p w14:paraId="4ABE9861" w14:textId="77777777" w:rsidR="001A3B3D" w:rsidRDefault="001A3B3D">
      <w:pPr>
        <w:pStyle w:val="CommentText"/>
      </w:pPr>
    </w:p>
    <w:p w14:paraId="62D36DC6" w14:textId="00E1292F" w:rsidR="001A3B3D" w:rsidRDefault="001A3B3D">
      <w:pPr>
        <w:pStyle w:val="CommentText"/>
      </w:pPr>
      <w:r>
        <w:t>This also has the benefit of shortening the Introduction. In a short-format paper style like ERL papers, you can’t give too much space to Introduction because then you don’t’ have enough space for the rest of the paper.</w:t>
      </w:r>
    </w:p>
  </w:comment>
  <w:comment w:id="17" w:author="Anenberg, Susan Casper" w:date="2024-10-26T07:04:00Z" w:initials="ASC">
    <w:p w14:paraId="6F243920" w14:textId="6195E6A0" w:rsidR="001A3B3D" w:rsidRDefault="001A3B3D">
      <w:pPr>
        <w:pStyle w:val="CommentText"/>
      </w:pPr>
      <w:r>
        <w:rPr>
          <w:rStyle w:val="CommentReference"/>
        </w:rPr>
        <w:annotationRef/>
      </w:r>
      <w:r>
        <w:t>More useful to focus on what these studies indicate than just to state that they exist. This better motivates your study</w:t>
      </w:r>
    </w:p>
  </w:comment>
  <w:comment w:id="21" w:author="Anenberg, Susan Casper" w:date="2024-10-26T06:59:00Z" w:initials="ASC">
    <w:p w14:paraId="5614F138" w14:textId="7B304127" w:rsidR="001A3B3D" w:rsidRDefault="001A3B3D">
      <w:pPr>
        <w:pStyle w:val="CommentText"/>
      </w:pPr>
      <w:r>
        <w:rPr>
          <w:rStyle w:val="CommentReference"/>
        </w:rPr>
        <w:annotationRef/>
      </w:r>
      <w:r>
        <w:t>Change this sentence to focus on why a global-scale HIA is needed</w:t>
      </w:r>
    </w:p>
  </w:comment>
  <w:comment w:id="23" w:author="Anenberg, Susan Casper" w:date="2024-10-26T07:00:00Z" w:initials="ASC">
    <w:p w14:paraId="08629007" w14:textId="00B53941" w:rsidR="001A3B3D" w:rsidRDefault="001A3B3D">
      <w:pPr>
        <w:pStyle w:val="CommentText"/>
      </w:pPr>
      <w:r>
        <w:rPr>
          <w:rStyle w:val="CommentReference"/>
        </w:rPr>
        <w:annotationRef/>
      </w:r>
      <w:r>
        <w:t>I’m not sure what you mean by this… that cities will only benefit from the climate resiliency of greenspace when a weather disaster happens? Can you try rephrasing, or maybe it’s not needed?</w:t>
      </w:r>
    </w:p>
  </w:comment>
  <w:comment w:id="25" w:author="Anenberg, Susan Casper" w:date="2024-10-26T07:01:00Z" w:initials="ASC">
    <w:p w14:paraId="35D2A74C" w14:textId="1D7BC17C" w:rsidR="001A3B3D" w:rsidRDefault="001A3B3D">
      <w:pPr>
        <w:pStyle w:val="CommentText"/>
      </w:pPr>
      <w:r>
        <w:rPr>
          <w:rStyle w:val="CommentReference"/>
        </w:rPr>
        <w:annotationRef/>
      </w:r>
      <w:r>
        <w:t>Use these sentences to state what the objective of the study is and how it adds value beyond what has been published in Lancet Countdown</w:t>
      </w:r>
    </w:p>
  </w:comment>
  <w:comment w:id="26" w:author="Anenberg, Susan Casper" w:date="2024-10-26T07:06:00Z" w:initials="ASC">
    <w:p w14:paraId="51D17255" w14:textId="2DC53E6D" w:rsidR="001A3B3D" w:rsidRDefault="001A3B3D">
      <w:pPr>
        <w:pStyle w:val="CommentText"/>
      </w:pPr>
      <w:r>
        <w:rPr>
          <w:rStyle w:val="CommentReference"/>
        </w:rPr>
        <w:annotationRef/>
      </w:r>
      <w:r>
        <w:t>Nice job providing a high-level summary of the overall approach. Since I recommended removing the NDVI paragraph from the Intro, the first sentence will need a bit of rewording. I suggested an approach</w:t>
      </w:r>
    </w:p>
  </w:comment>
  <w:comment w:id="40" w:author="Anenberg, Susan Casper" w:date="2024-10-26T07:08:00Z" w:initials="ASC">
    <w:p w14:paraId="6E8B05DB" w14:textId="12C9A5DF" w:rsidR="001A3B3D" w:rsidRDefault="001A3B3D">
      <w:pPr>
        <w:pStyle w:val="CommentText"/>
      </w:pPr>
      <w:r>
        <w:rPr>
          <w:rStyle w:val="CommentReference"/>
        </w:rPr>
        <w:annotationRef/>
      </w:r>
      <w:r>
        <w:t>I edited these two sentences to give an example of how your writing can become more concise without losing meaning. See if you can take a crack at it throughout. With short journal articles like at ERL, you need to become more concise to have enough space to cover a lot of material</w:t>
      </w:r>
    </w:p>
  </w:comment>
  <w:comment w:id="56" w:author="Anenberg, Susan Casper" w:date="2024-10-26T07:10:00Z" w:initials="ASC">
    <w:p w14:paraId="20199722" w14:textId="4E0ABE1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57" w:author="Anenberg, Susan Casper" w:date="2024-10-28T06:21:00Z" w:initials="ASC">
    <w:p w14:paraId="0F7D9964" w14:textId="75CB482B" w:rsidR="001A3B3D" w:rsidRDefault="001A3B3D">
      <w:pPr>
        <w:pStyle w:val="CommentText"/>
      </w:pPr>
      <w:r>
        <w:rPr>
          <w:rStyle w:val="CommentReference"/>
        </w:rPr>
        <w:annotationRef/>
      </w:r>
      <w:r>
        <w:t xml:space="preserve">Might be helpful to add one sentence or a few words explaining why we include the green/blue space fractions in the paper. The explanation given below for NDVI is to be consistent with the epi studies. Why is green/blue space important to include? </w:t>
      </w:r>
    </w:p>
  </w:comment>
  <w:comment w:id="58" w:author="Anenberg, Susan Casper" w:date="2024-10-26T07:11:00Z" w:initials="ASC">
    <w:p w14:paraId="443BBCB3" w14:textId="5CEFE9B7" w:rsidR="001A3B3D" w:rsidRDefault="001A3B3D">
      <w:pPr>
        <w:pStyle w:val="CommentText"/>
      </w:pPr>
      <w:r>
        <w:rPr>
          <w:rStyle w:val="CommentReference"/>
        </w:rPr>
        <w:annotationRef/>
      </w:r>
      <w:r>
        <w:t>I’ve always seen this written as MODIS</w:t>
      </w:r>
    </w:p>
  </w:comment>
  <w:comment w:id="59" w:author="Anenberg, Susan Casper" w:date="2024-10-28T05:42:00Z" w:initials="ASC">
    <w:p w14:paraId="2FBA813F" w14:textId="036593BA" w:rsidR="001A3B3D" w:rsidRDefault="001A3B3D">
      <w:pPr>
        <w:pStyle w:val="CommentText"/>
      </w:pPr>
      <w:r>
        <w:rPr>
          <w:rStyle w:val="CommentReference"/>
        </w:rPr>
        <w:annotationRef/>
      </w:r>
      <w:r>
        <w:t>Add the dataset name… otherwise it sounds like you’re accessing the satellite itself through GEE</w:t>
      </w:r>
    </w:p>
  </w:comment>
  <w:comment w:id="60" w:author="Anenberg, Susan Casper" w:date="2024-10-26T07:11:00Z" w:initials="ASC">
    <w:p w14:paraId="09E93765" w14:textId="4BCF0030" w:rsidR="001A3B3D" w:rsidRDefault="001A3B3D">
      <w:pPr>
        <w:pStyle w:val="CommentText"/>
      </w:pPr>
      <w:r>
        <w:rPr>
          <w:rStyle w:val="CommentReference"/>
        </w:rPr>
        <w:annotationRef/>
      </w:r>
      <w:r>
        <w:t>What is this? Citation?</w:t>
      </w:r>
    </w:p>
  </w:comment>
  <w:comment w:id="63" w:author="Anenberg, Susan Casper" w:date="2024-10-28T05:43:00Z" w:initials="ASC">
    <w:p w14:paraId="45A8FDB2" w14:textId="496EBE59" w:rsidR="001A3B3D" w:rsidRDefault="001A3B3D">
      <w:pPr>
        <w:pStyle w:val="CommentText"/>
      </w:pPr>
      <w:r>
        <w:rPr>
          <w:rStyle w:val="CommentReference"/>
        </w:rPr>
        <w:annotationRef/>
      </w:r>
      <w:r>
        <w:t>Average of what?</w:t>
      </w:r>
    </w:p>
  </w:comment>
  <w:comment w:id="64" w:author="Anenberg, Susan Casper" w:date="2024-10-28T05:47:00Z" w:initials="ASC">
    <w:p w14:paraId="3633BCEB" w14:textId="330A07C8" w:rsidR="001A3B3D" w:rsidRDefault="001A3B3D">
      <w:pPr>
        <w:pStyle w:val="CommentText"/>
      </w:pPr>
      <w:r>
        <w:rPr>
          <w:rStyle w:val="CommentReference"/>
        </w:rPr>
        <w:annotationRef/>
      </w:r>
      <w:r>
        <w:t>Deleted because you’re describing how you calculated this in the next paragraph – you didn’t take this directly from Landsat 8</w:t>
      </w:r>
    </w:p>
  </w:comment>
  <w:comment w:id="66" w:author="Anenberg, Susan Casper" w:date="2024-10-28T05:48:00Z" w:initials="ASC">
    <w:p w14:paraId="22D9545B" w14:textId="4DE80689" w:rsidR="001A3B3D" w:rsidRDefault="001A3B3D">
      <w:pPr>
        <w:pStyle w:val="CommentText"/>
      </w:pPr>
      <w:r>
        <w:rPr>
          <w:rStyle w:val="CommentReference"/>
        </w:rPr>
        <w:annotationRef/>
      </w:r>
      <w:r>
        <w:t>Candidate for deletion if you need to cut words</w:t>
      </w:r>
    </w:p>
  </w:comment>
  <w:comment w:id="70" w:author="Anenberg, Susan Casper" w:date="2024-10-28T05:50:00Z" w:initials="ASC">
    <w:p w14:paraId="4993A123" w14:textId="3E9EE56A" w:rsidR="001A3B3D" w:rsidRDefault="001A3B3D">
      <w:pPr>
        <w:pStyle w:val="CommentText"/>
      </w:pPr>
      <w:r>
        <w:rPr>
          <w:rStyle w:val="CommentReference"/>
        </w:rPr>
        <w:annotationRef/>
      </w:r>
      <w:r>
        <w:t xml:space="preserve">Somewhere else – in the intro probably – you should describe what’s new in your paper beyond the previously published and the new lancet countdown reports. </w:t>
      </w:r>
      <w:proofErr w:type="gramStart"/>
      <w:r>
        <w:t>So</w:t>
      </w:r>
      <w:proofErr w:type="gramEnd"/>
      <w:r>
        <w:t xml:space="preserve"> you don’t need this here also</w:t>
      </w:r>
    </w:p>
  </w:comment>
  <w:comment w:id="76" w:author="Anenberg, Susan Casper" w:date="2024-10-28T05:54:00Z" w:initials="ASC">
    <w:p w14:paraId="4A048F8C" w14:textId="0FFC1D68" w:rsidR="001A3B3D" w:rsidRDefault="001A3B3D">
      <w:pPr>
        <w:pStyle w:val="CommentText"/>
      </w:pPr>
      <w:r>
        <w:rPr>
          <w:rStyle w:val="CommentReference"/>
        </w:rPr>
        <w:annotationRef/>
      </w:r>
      <w:r>
        <w:t>Correct?</w:t>
      </w:r>
    </w:p>
  </w:comment>
  <w:comment w:id="85" w:author="Anenberg, Susan Casper" w:date="2024-10-28T05:48:00Z" w:initials="ASC">
    <w:p w14:paraId="56376C55" w14:textId="7DA847BD" w:rsidR="001A3B3D" w:rsidRDefault="001A3B3D">
      <w:pPr>
        <w:pStyle w:val="CommentText"/>
      </w:pPr>
      <w:r>
        <w:rPr>
          <w:rStyle w:val="CommentReference"/>
        </w:rPr>
        <w:annotationRef/>
      </w:r>
      <w:r>
        <w:t>When? In your own work? You can just say that you set these to 0, you don’t need to specify when you did it</w:t>
      </w:r>
    </w:p>
  </w:comment>
  <w:comment w:id="104" w:author="Anenberg, Susan Casper" w:date="2024-10-28T05:54:00Z" w:initials="ASC">
    <w:p w14:paraId="6D80B225" w14:textId="41AAAEBF" w:rsidR="001A3B3D" w:rsidRDefault="001A3B3D">
      <w:pPr>
        <w:pStyle w:val="CommentText"/>
      </w:pPr>
      <w:r>
        <w:rPr>
          <w:rStyle w:val="CommentReference"/>
        </w:rPr>
        <w:annotationRef/>
      </w:r>
      <w:r>
        <w:t>Correct?</w:t>
      </w:r>
    </w:p>
  </w:comment>
  <w:comment w:id="108" w:author="Anenberg, Susan Casper" w:date="2024-10-28T05:52:00Z" w:initials="ASC">
    <w:p w14:paraId="3DBD94C9" w14:textId="18A4F7D6" w:rsidR="001A3B3D" w:rsidRDefault="001A3B3D">
      <w:pPr>
        <w:pStyle w:val="CommentText"/>
      </w:pPr>
      <w:r>
        <w:rPr>
          <w:rStyle w:val="CommentReference"/>
        </w:rPr>
        <w:annotationRef/>
      </w:r>
      <w:r>
        <w:t xml:space="preserve">Don’t think you need labels actually </w:t>
      </w:r>
    </w:p>
  </w:comment>
  <w:comment w:id="121" w:author="Anenberg, Susan Casper" w:date="2024-10-28T05:54:00Z" w:initials="ASC">
    <w:p w14:paraId="07CB3B89" w14:textId="37B35FDF" w:rsidR="001A3B3D" w:rsidRDefault="001A3B3D">
      <w:pPr>
        <w:pStyle w:val="CommentText"/>
      </w:pPr>
      <w:r>
        <w:rPr>
          <w:rStyle w:val="CommentReference"/>
        </w:rPr>
        <w:annotationRef/>
      </w:r>
      <w:r>
        <w:t>Correct?</w:t>
      </w:r>
    </w:p>
  </w:comment>
  <w:comment w:id="129" w:author="Anenberg, Susan Casper" w:date="2024-10-28T05:56:00Z" w:initials="ASC">
    <w:p w14:paraId="13C49267" w14:textId="1D20A351" w:rsidR="001A3B3D" w:rsidRDefault="001A3B3D">
      <w:pPr>
        <w:pStyle w:val="CommentText"/>
      </w:pPr>
      <w:r>
        <w:rPr>
          <w:rStyle w:val="CommentReference"/>
        </w:rPr>
        <w:annotationRef/>
      </w:r>
      <w:r>
        <w:t>Should be equation 1</w:t>
      </w:r>
    </w:p>
  </w:comment>
  <w:comment w:id="131" w:author="Anenberg, Susan Casper" w:date="2024-10-28T05:57:00Z" w:initials="ASC">
    <w:p w14:paraId="0F165129" w14:textId="4D9BE3A9" w:rsidR="001A3B3D" w:rsidRDefault="001A3B3D">
      <w:pPr>
        <w:pStyle w:val="CommentText"/>
      </w:pPr>
      <w:r>
        <w:rPr>
          <w:rStyle w:val="CommentReference"/>
        </w:rPr>
        <w:annotationRef/>
      </w:r>
      <w:r>
        <w:t>Repetitive with the equation. Don’t nee</w:t>
      </w:r>
    </w:p>
  </w:comment>
  <w:comment w:id="138" w:author="Anenberg, Susan Casper" w:date="2024-10-28T06:01:00Z" w:initials="ASC">
    <w:p w14:paraId="64AB73E1" w14:textId="6F67A9C9" w:rsidR="001A3B3D" w:rsidRDefault="001A3B3D">
      <w:pPr>
        <w:pStyle w:val="CommentText"/>
      </w:pPr>
      <w:r>
        <w:rPr>
          <w:rStyle w:val="CommentReference"/>
        </w:rPr>
        <w:annotationRef/>
      </w:r>
      <w:r>
        <w:t>Add another sentence to the end here explaining that you are using the highest city-level population-weighted seasonal average NDVI?</w:t>
      </w:r>
    </w:p>
  </w:comment>
  <w:comment w:id="140" w:author="Anenberg, Susan Casper" w:date="2024-10-28T06:00:00Z" w:initials="ASC">
    <w:p w14:paraId="732CC25F" w14:textId="77777777" w:rsidR="001A3B3D" w:rsidRDefault="001A3B3D">
      <w:pPr>
        <w:pStyle w:val="CommentText"/>
      </w:pPr>
      <w:r>
        <w:rPr>
          <w:rStyle w:val="CommentReference"/>
        </w:rPr>
        <w:annotationRef/>
      </w:r>
      <w:r>
        <w:t>Moved up so readers can understand why we are calculating this before the description of the approach</w:t>
      </w:r>
    </w:p>
    <w:p w14:paraId="343CB448" w14:textId="77777777" w:rsidR="001A3B3D" w:rsidRDefault="001A3B3D">
      <w:pPr>
        <w:pStyle w:val="CommentText"/>
      </w:pPr>
    </w:p>
    <w:p w14:paraId="63C71074" w14:textId="77777777" w:rsidR="001A3B3D" w:rsidRDefault="001A3B3D">
      <w:pPr>
        <w:pStyle w:val="CommentText"/>
      </w:pPr>
      <w:r>
        <w:t xml:space="preserve">As I start reading the next sentence on the HIA, I see you’re calculating health impacts at the pixel level, so are you actually using PIXEL-level greenest season NDVI? </w:t>
      </w:r>
    </w:p>
    <w:p w14:paraId="3044EB45" w14:textId="77777777" w:rsidR="001A3B3D" w:rsidRDefault="001A3B3D">
      <w:pPr>
        <w:pStyle w:val="CommentText"/>
      </w:pPr>
    </w:p>
    <w:p w14:paraId="38DAF568" w14:textId="27BE4585" w:rsidR="001A3B3D" w:rsidRDefault="001A3B3D">
      <w:pPr>
        <w:pStyle w:val="CommentText"/>
      </w:pPr>
      <w:r>
        <w:t>Clarify this in the last sentence of the NDVI methods section</w:t>
      </w:r>
    </w:p>
  </w:comment>
  <w:comment w:id="142" w:author="Anenberg, Susan Casper" w:date="2024-10-28T06:03:00Z" w:initials="ASC">
    <w:p w14:paraId="5CD5E277" w14:textId="023183D5" w:rsidR="001A3B3D" w:rsidRDefault="001A3B3D">
      <w:pPr>
        <w:pStyle w:val="CommentText"/>
      </w:pPr>
      <w:r>
        <w:rPr>
          <w:rStyle w:val="CommentReference"/>
        </w:rPr>
        <w:annotationRef/>
      </w:r>
      <w:r>
        <w:t xml:space="preserve">I think above you used pixel. Very minor point, but I’d suggest to be consistent between pixel or </w:t>
      </w:r>
      <w:proofErr w:type="spellStart"/>
      <w:r>
        <w:t>gridcell</w:t>
      </w:r>
      <w:proofErr w:type="spellEnd"/>
    </w:p>
  </w:comment>
  <w:comment w:id="143" w:author="Anenberg, Susan Casper" w:date="2024-10-28T06:07:00Z" w:initials="ASC">
    <w:p w14:paraId="0972B8C5" w14:textId="27910C62" w:rsidR="001A3B3D" w:rsidRDefault="001A3B3D">
      <w:pPr>
        <w:pStyle w:val="CommentText"/>
      </w:pPr>
      <w:r>
        <w:rPr>
          <w:rStyle w:val="CommentReference"/>
        </w:rPr>
        <w:annotationRef/>
      </w:r>
      <w:r>
        <w:t>Add what ages this applies to</w:t>
      </w:r>
    </w:p>
  </w:comment>
  <w:comment w:id="164" w:author="Anenberg, Susan Casper" w:date="2024-10-28T06:14:00Z" w:initials="ASC">
    <w:p w14:paraId="7100930A" w14:textId="77777777" w:rsidR="001A3B3D" w:rsidRDefault="001A3B3D">
      <w:pPr>
        <w:pStyle w:val="CommentText"/>
      </w:pPr>
      <w:r>
        <w:rPr>
          <w:rStyle w:val="CommentReference"/>
        </w:rPr>
        <w:annotationRef/>
      </w:r>
      <w:r>
        <w:t xml:space="preserve">I’m not finding it that useful to call out these particular regional results because the regions you end up highlighting have so few cities. </w:t>
      </w:r>
    </w:p>
    <w:p w14:paraId="68AA3878" w14:textId="77777777" w:rsidR="001A3B3D" w:rsidRDefault="001A3B3D">
      <w:pPr>
        <w:pStyle w:val="CommentText"/>
      </w:pPr>
    </w:p>
    <w:p w14:paraId="06FF4F1B" w14:textId="4446D636" w:rsidR="001A3B3D" w:rsidRDefault="001A3B3D">
      <w:pPr>
        <w:pStyle w:val="CommentText"/>
      </w:pPr>
      <w:r>
        <w:t>Since the rest of the paper also uses climate regions, how about adding a 2</w:t>
      </w:r>
      <w:r w:rsidRPr="00A77558">
        <w:rPr>
          <w:vertAlign w:val="superscript"/>
        </w:rPr>
        <w:t>nd</w:t>
      </w:r>
      <w:r>
        <w:t xml:space="preserve"> panel to the figure under the top row with the climate zone groupings? I feel like there will be more consistency among the regions within the same climate zones, and you can then use this space to point out those differences.</w:t>
      </w:r>
    </w:p>
  </w:comment>
  <w:comment w:id="165" w:author="Anenberg, Susan Casper" w:date="2024-10-28T06:13:00Z" w:initials="ASC">
    <w:p w14:paraId="76CA7D1E" w14:textId="77777777" w:rsidR="001A3B3D" w:rsidRDefault="001A3B3D">
      <w:pPr>
        <w:pStyle w:val="CommentText"/>
      </w:pPr>
      <w:r>
        <w:rPr>
          <w:rStyle w:val="CommentReference"/>
        </w:rPr>
        <w:annotationRef/>
      </w:r>
      <w:r>
        <w:t xml:space="preserve">Can you put the n in the data labels? </w:t>
      </w:r>
    </w:p>
    <w:p w14:paraId="0C88A1DB" w14:textId="77777777" w:rsidR="001A3B3D" w:rsidRDefault="001A3B3D">
      <w:pPr>
        <w:pStyle w:val="CommentText"/>
      </w:pPr>
    </w:p>
    <w:p w14:paraId="6D5B10F7" w14:textId="512ED405" w:rsidR="001A3B3D" w:rsidRDefault="001A3B3D">
      <w:pPr>
        <w:pStyle w:val="CommentText"/>
      </w:pPr>
      <w:r>
        <w:t>Font size needs to be bigger in regional labels and legend</w:t>
      </w:r>
    </w:p>
  </w:comment>
  <w:comment w:id="167" w:author="Anenberg, Susan Casper" w:date="2024-10-28T06:16:00Z" w:initials="ASC">
    <w:p w14:paraId="11C617B0" w14:textId="77BFA190" w:rsidR="001A3B3D" w:rsidRDefault="001A3B3D">
      <w:pPr>
        <w:pStyle w:val="CommentText"/>
      </w:pPr>
      <w:r>
        <w:rPr>
          <w:rStyle w:val="CommentReference"/>
        </w:rPr>
        <w:annotationRef/>
      </w:r>
      <w:r>
        <w:t>Because this is described in the methods, you don’t need it here. I edited to include a climate zone panel per comment above</w:t>
      </w:r>
    </w:p>
  </w:comment>
  <w:comment w:id="172" w:author="Anenberg, Susan Casper" w:date="2024-10-28T06:22:00Z" w:initials="ASC">
    <w:p w14:paraId="387F14E9" w14:textId="2C3E4DDC" w:rsidR="001A3B3D" w:rsidRDefault="001A3B3D">
      <w:pPr>
        <w:pStyle w:val="CommentText"/>
      </w:pPr>
      <w:r>
        <w:rPr>
          <w:rStyle w:val="CommentReference"/>
        </w:rPr>
        <w:annotationRef/>
      </w:r>
      <w:r>
        <w:t>Is this shown somewhere? Maybe add a supplemental figure and refer to it here. Reviewers like to find all results that are discussed in text in the figures/tables</w:t>
      </w:r>
    </w:p>
  </w:comment>
  <w:comment w:id="174" w:author="Anenberg, Susan Casper" w:date="2024-10-28T06:23:00Z" w:initials="ASC">
    <w:p w14:paraId="06F20FA5" w14:textId="30666C44" w:rsidR="001A3B3D" w:rsidRDefault="001A3B3D">
      <w:pPr>
        <w:pStyle w:val="CommentText"/>
      </w:pPr>
      <w:r>
        <w:rPr>
          <w:rStyle w:val="CommentReference"/>
        </w:rPr>
        <w:annotationRef/>
      </w:r>
      <w:r>
        <w:t>Start a new paragraph for the change between the time periods</w:t>
      </w:r>
    </w:p>
  </w:comment>
  <w:comment w:id="176" w:author="Anenberg, Susan Casper" w:date="2024-10-28T06:25:00Z" w:initials="ASC">
    <w:p w14:paraId="2C1B0648" w14:textId="722DF3AC" w:rsidR="001A3B3D" w:rsidRDefault="001A3B3D">
      <w:pPr>
        <w:pStyle w:val="CommentText"/>
      </w:pPr>
      <w:r>
        <w:rPr>
          <w:rStyle w:val="CommentReference"/>
        </w:rPr>
        <w:annotationRef/>
      </w:r>
      <w:r>
        <w:t xml:space="preserve">Results shown somewhere? Consider adding and refer to it. Could consider tables of the top 50 cities in term of greatest NDVI % increase and greatest NDVI % decrease in the </w:t>
      </w:r>
      <w:proofErr w:type="spellStart"/>
      <w:r>
        <w:t>suppelement</w:t>
      </w:r>
      <w:proofErr w:type="spellEnd"/>
    </w:p>
  </w:comment>
  <w:comment w:id="201" w:author="Anenberg, Susan Casper" w:date="2024-10-28T06:30:00Z" w:initials="ASC">
    <w:p w14:paraId="273E1326" w14:textId="167B23E4" w:rsidR="001A3B3D" w:rsidRDefault="001A3B3D">
      <w:pPr>
        <w:pStyle w:val="CommentText"/>
      </w:pPr>
      <w:r>
        <w:rPr>
          <w:rStyle w:val="CommentReference"/>
        </w:rPr>
        <w:annotationRef/>
      </w:r>
      <w:r>
        <w:t>Highest INCREASE in health burdens?</w:t>
      </w:r>
    </w:p>
  </w:comment>
  <w:comment w:id="202" w:author="Anenberg, Susan Casper" w:date="2024-10-28T06:31:00Z" w:initials="ASC">
    <w:p w14:paraId="0D1CB274" w14:textId="58813899" w:rsidR="001A3B3D" w:rsidRDefault="001A3B3D">
      <w:pPr>
        <w:pStyle w:val="CommentText"/>
      </w:pPr>
      <w:r>
        <w:rPr>
          <w:rStyle w:val="CommentReference"/>
        </w:rPr>
        <w:annotationRef/>
      </w:r>
      <w:r>
        <w:t>Do you mean intra here?</w:t>
      </w:r>
    </w:p>
  </w:comment>
  <w:comment w:id="195" w:author="Anenberg, Susan Casper" w:date="2024-10-28T06:31:00Z" w:initials="ASC">
    <w:p w14:paraId="706530F4" w14:textId="2EB6E558" w:rsidR="001A3B3D" w:rsidRDefault="001A3B3D">
      <w:pPr>
        <w:pStyle w:val="CommentText"/>
      </w:pPr>
      <w:r>
        <w:rPr>
          <w:rStyle w:val="CommentReference"/>
        </w:rPr>
        <w:annotationRef/>
      </w:r>
      <w:r>
        <w:t>I suggest using the “more” and “fewer” wording instead of “excess” and “averted” in the text – both to match the figure legend and to indicate that this is due to the temporal trend, not a static burden</w:t>
      </w:r>
    </w:p>
  </w:comment>
  <w:comment w:id="213" w:author="Anenberg, Susan Casper" w:date="2024-10-28T06:33:00Z" w:initials="ASC">
    <w:p w14:paraId="17D7F935" w14:textId="22F79AB3" w:rsidR="003A1BDD" w:rsidRDefault="003A1BDD">
      <w:pPr>
        <w:pStyle w:val="CommentText"/>
      </w:pPr>
      <w:r>
        <w:rPr>
          <w:rStyle w:val="CommentReference"/>
        </w:rPr>
        <w:annotationRef/>
      </w:r>
      <w:r>
        <w:t>Or rate?</w:t>
      </w:r>
    </w:p>
  </w:comment>
  <w:comment w:id="211" w:author="Anenberg, Susan Casper" w:date="2024-10-28T06:34:00Z" w:initials="ASC">
    <w:p w14:paraId="3821C31B" w14:textId="6448A909" w:rsidR="00575730" w:rsidRDefault="00575730">
      <w:pPr>
        <w:pStyle w:val="CommentText"/>
      </w:pPr>
      <w:r>
        <w:rPr>
          <w:rStyle w:val="CommentReference"/>
        </w:rPr>
        <w:annotationRef/>
      </w:r>
      <w:r>
        <w:t>I don’t’ think this is necessary. The first part is obvious and the last part is in the legend</w:t>
      </w:r>
    </w:p>
  </w:comment>
  <w:comment w:id="214"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215"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216"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220"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223"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228"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227"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231"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232"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233" w:author="Anenberg, Susan Casper" w:date="2024-10-28T06:49:00Z" w:initials="ASC">
    <w:p w14:paraId="1E8187B3" w14:textId="4267B48E" w:rsidR="003774C2" w:rsidRDefault="003774C2">
      <w:pPr>
        <w:pStyle w:val="CommentText"/>
      </w:pPr>
      <w:r>
        <w:rPr>
          <w:rStyle w:val="CommentReference"/>
        </w:rPr>
        <w:annotationRef/>
      </w:r>
      <w:r>
        <w:t xml:space="preserve">This is not a key takeaway from the paper which focused on comparing the </w:t>
      </w:r>
      <w:proofErr w:type="gramStart"/>
      <w:r>
        <w:t>5 year</w:t>
      </w:r>
      <w:proofErr w:type="gramEnd"/>
      <w:r>
        <w:t xml:space="preserve"> time periods. Remove and only include the top-line take home messages here</w:t>
      </w:r>
    </w:p>
  </w:comment>
  <w:comment w:id="234" w:author="Anenberg, Susan Casper" w:date="2024-10-28T06:50:00Z" w:initials="ASC">
    <w:p w14:paraId="63FD12A8" w14:textId="061B676F" w:rsidR="00F50FD4" w:rsidRDefault="00F50FD4">
      <w:pPr>
        <w:pStyle w:val="CommentText"/>
      </w:pPr>
      <w:r>
        <w:rPr>
          <w:rStyle w:val="CommentReference"/>
        </w:rPr>
        <w:annotationRef/>
      </w:r>
      <w:r>
        <w:t xml:space="preserve">Note the differences instead of just saying they are </w:t>
      </w:r>
      <w:r>
        <w:t>different</w:t>
      </w:r>
      <w:bookmarkStart w:id="235" w:name="_GoBack"/>
      <w:bookmarkEnd w:id="235"/>
    </w:p>
  </w:comment>
  <w:comment w:id="236"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237"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17DA25" w15:done="0"/>
  <w15:commentEx w15:paraId="795884DF" w15:done="0"/>
  <w15:commentEx w15:paraId="62D36DC6" w15:done="0"/>
  <w15:commentEx w15:paraId="6F243920" w15:done="0"/>
  <w15:commentEx w15:paraId="5614F138" w15:done="0"/>
  <w15:commentEx w15:paraId="08629007" w15:done="0"/>
  <w15:commentEx w15:paraId="35D2A74C" w15:done="0"/>
  <w15:commentEx w15:paraId="51D17255" w15:done="0"/>
  <w15:commentEx w15:paraId="6E8B05DB" w15:done="0"/>
  <w15:commentEx w15:paraId="20199722" w15:done="0"/>
  <w15:commentEx w15:paraId="0F7D9964" w15:done="0"/>
  <w15:commentEx w15:paraId="443BBCB3" w15:done="0"/>
  <w15:commentEx w15:paraId="2FBA813F" w15:done="0"/>
  <w15:commentEx w15:paraId="09E93765" w15:done="0"/>
  <w15:commentEx w15:paraId="45A8FDB2" w15:done="0"/>
  <w15:commentEx w15:paraId="3633BCEB" w15:done="0"/>
  <w15:commentEx w15:paraId="22D9545B" w15:done="0"/>
  <w15:commentEx w15:paraId="4993A123" w15:done="0"/>
  <w15:commentEx w15:paraId="4A048F8C" w15:done="0"/>
  <w15:commentEx w15:paraId="56376C55" w15:done="0"/>
  <w15:commentEx w15:paraId="6D80B225" w15:done="0"/>
  <w15:commentEx w15:paraId="3DBD94C9" w15:done="0"/>
  <w15:commentEx w15:paraId="07CB3B89" w15:done="0"/>
  <w15:commentEx w15:paraId="13C49267" w15:done="0"/>
  <w15:commentEx w15:paraId="0F165129" w15:done="0"/>
  <w15:commentEx w15:paraId="64AB73E1" w15:done="0"/>
  <w15:commentEx w15:paraId="38DAF568" w15:done="0"/>
  <w15:commentEx w15:paraId="5CD5E277" w15:done="0"/>
  <w15:commentEx w15:paraId="0972B8C5" w15:done="0"/>
  <w15:commentEx w15:paraId="06FF4F1B" w15:done="0"/>
  <w15:commentEx w15:paraId="6D5B10F7" w15:done="0"/>
  <w15:commentEx w15:paraId="11C617B0" w15:done="0"/>
  <w15:commentEx w15:paraId="387F14E9" w15:done="0"/>
  <w15:commentEx w15:paraId="06F20FA5" w15:done="0"/>
  <w15:commentEx w15:paraId="2C1B0648" w15:done="0"/>
  <w15:commentEx w15:paraId="273E1326" w15:done="0"/>
  <w15:commentEx w15:paraId="0D1CB274" w15:done="0"/>
  <w15:commentEx w15:paraId="706530F4" w15:done="0"/>
  <w15:commentEx w15:paraId="17D7F935" w15:done="0"/>
  <w15:commentEx w15:paraId="3821C31B"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17DA25" w16cid:durableId="2AC71017"/>
  <w16cid:commentId w16cid:paraId="795884DF" w16cid:durableId="2AC7129A"/>
  <w16cid:commentId w16cid:paraId="62D36DC6" w16cid:durableId="2AC7107B"/>
  <w16cid:commentId w16cid:paraId="6F243920" w16cid:durableId="2AC712E2"/>
  <w16cid:commentId w16cid:paraId="5614F138" w16cid:durableId="2AC711C2"/>
  <w16cid:commentId w16cid:paraId="08629007" w16cid:durableId="2AC71219"/>
  <w16cid:commentId w16cid:paraId="35D2A74C" w16cid:durableId="2AC71257"/>
  <w16cid:commentId w16cid:paraId="51D17255" w16cid:durableId="2AC71359"/>
  <w16cid:commentId w16cid:paraId="6E8B05DB" w16cid:durableId="2AC71401"/>
  <w16cid:commentId w16cid:paraId="20199722" w16cid:durableId="2AC7147F"/>
  <w16cid:commentId w16cid:paraId="0F7D9964" w16cid:durableId="2AC9ABDE"/>
  <w16cid:commentId w16cid:paraId="443BBCB3" w16cid:durableId="2AC7149A"/>
  <w16cid:commentId w16cid:paraId="2FBA813F" w16cid:durableId="2AC9A2B8"/>
  <w16cid:commentId w16cid:paraId="09E93765" w16cid:durableId="2AC714AF"/>
  <w16cid:commentId w16cid:paraId="45A8FDB2" w16cid:durableId="2AC9A30D"/>
  <w16cid:commentId w16cid:paraId="3633BCEB" w16cid:durableId="2AC9A401"/>
  <w16cid:commentId w16cid:paraId="22D9545B" w16cid:durableId="2AC9A42D"/>
  <w16cid:commentId w16cid:paraId="4993A123" w16cid:durableId="2AC9A4BE"/>
  <w16cid:commentId w16cid:paraId="4A048F8C" w16cid:durableId="2AC9A580"/>
  <w16cid:commentId w16cid:paraId="56376C55" w16cid:durableId="2AC9A444"/>
  <w16cid:commentId w16cid:paraId="6D80B225" w16cid:durableId="2AC9A597"/>
  <w16cid:commentId w16cid:paraId="3DBD94C9" w16cid:durableId="2AC9A516"/>
  <w16cid:commentId w16cid:paraId="07CB3B89" w16cid:durableId="2AC9A5A3"/>
  <w16cid:commentId w16cid:paraId="13C49267" w16cid:durableId="2AC9A5F8"/>
  <w16cid:commentId w16cid:paraId="0F165129" w16cid:durableId="2AC9A642"/>
  <w16cid:commentId w16cid:paraId="64AB73E1" w16cid:durableId="2AC9A720"/>
  <w16cid:commentId w16cid:paraId="38DAF568" w16cid:durableId="2AC9A6FC"/>
  <w16cid:commentId w16cid:paraId="5CD5E277" w16cid:durableId="2AC9A7C7"/>
  <w16cid:commentId w16cid:paraId="0972B8C5" w16cid:durableId="2AC9A887"/>
  <w16cid:commentId w16cid:paraId="06FF4F1B" w16cid:durableId="2AC9AA36"/>
  <w16cid:commentId w16cid:paraId="6D5B10F7" w16cid:durableId="2AC9AA0B"/>
  <w16cid:commentId w16cid:paraId="11C617B0" w16cid:durableId="2AC9AACF"/>
  <w16cid:commentId w16cid:paraId="387F14E9" w16cid:durableId="2AC9AC33"/>
  <w16cid:commentId w16cid:paraId="06F20FA5" w16cid:durableId="2AC9AC5F"/>
  <w16cid:commentId w16cid:paraId="2C1B0648" w16cid:durableId="2AC9ACBE"/>
  <w16cid:commentId w16cid:paraId="273E1326" w16cid:durableId="2AC9AE1F"/>
  <w16cid:commentId w16cid:paraId="0D1CB274" w16cid:durableId="2AC9AE3A"/>
  <w16cid:commentId w16cid:paraId="706530F4" w16cid:durableId="2AC9AE5B"/>
  <w16cid:commentId w16cid:paraId="17D7F935" w16cid:durableId="2AC9AED2"/>
  <w16cid:commentId w16cid:paraId="3821C31B" w16cid:durableId="2AC9AEE7"/>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8"/>
  </w:num>
  <w:num w:numId="3">
    <w:abstractNumId w:val="6"/>
  </w:num>
  <w:num w:numId="4">
    <w:abstractNumId w:val="4"/>
  </w:num>
  <w:num w:numId="5">
    <w:abstractNumId w:val="7"/>
  </w:num>
  <w:num w:numId="6">
    <w:abstractNumId w:val="5"/>
  </w:num>
  <w:num w:numId="7">
    <w:abstractNumId w:val="1"/>
  </w:num>
  <w:num w:numId="8">
    <w:abstractNumId w:val="3"/>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enberg, Susan Casper">
    <w15:presenceInfo w15:providerId="AD" w15:userId="S-1-5-21-2551908886-1609939859-1204051493-349272"/>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24A18"/>
    <w:rsid w:val="00031679"/>
    <w:rsid w:val="0003208C"/>
    <w:rsid w:val="00035747"/>
    <w:rsid w:val="00037559"/>
    <w:rsid w:val="00045A4F"/>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5BFB"/>
    <w:rsid w:val="00167925"/>
    <w:rsid w:val="0017376A"/>
    <w:rsid w:val="001835C0"/>
    <w:rsid w:val="00194ED0"/>
    <w:rsid w:val="0019782A"/>
    <w:rsid w:val="001A3B3D"/>
    <w:rsid w:val="001B327B"/>
    <w:rsid w:val="001C5BE1"/>
    <w:rsid w:val="001D435E"/>
    <w:rsid w:val="001D6941"/>
    <w:rsid w:val="001D78AB"/>
    <w:rsid w:val="001E50F9"/>
    <w:rsid w:val="001F36CB"/>
    <w:rsid w:val="001F69F2"/>
    <w:rsid w:val="0020576C"/>
    <w:rsid w:val="0022043E"/>
    <w:rsid w:val="00223AB8"/>
    <w:rsid w:val="00225861"/>
    <w:rsid w:val="00230F0F"/>
    <w:rsid w:val="002355C4"/>
    <w:rsid w:val="00236953"/>
    <w:rsid w:val="0024097C"/>
    <w:rsid w:val="00256D82"/>
    <w:rsid w:val="00265E16"/>
    <w:rsid w:val="00271908"/>
    <w:rsid w:val="00275B6E"/>
    <w:rsid w:val="00286C54"/>
    <w:rsid w:val="002931D7"/>
    <w:rsid w:val="00294AF3"/>
    <w:rsid w:val="00294BE0"/>
    <w:rsid w:val="002A65F5"/>
    <w:rsid w:val="002B1989"/>
    <w:rsid w:val="002B66B7"/>
    <w:rsid w:val="002C31C3"/>
    <w:rsid w:val="002C67A4"/>
    <w:rsid w:val="002D77F9"/>
    <w:rsid w:val="002F21BE"/>
    <w:rsid w:val="003057CF"/>
    <w:rsid w:val="00310609"/>
    <w:rsid w:val="00310B46"/>
    <w:rsid w:val="00337F2F"/>
    <w:rsid w:val="00346D63"/>
    <w:rsid w:val="003508BE"/>
    <w:rsid w:val="00354BDF"/>
    <w:rsid w:val="00362015"/>
    <w:rsid w:val="003771C7"/>
    <w:rsid w:val="003774C2"/>
    <w:rsid w:val="00377F9E"/>
    <w:rsid w:val="003A1BDD"/>
    <w:rsid w:val="003A24BE"/>
    <w:rsid w:val="003A6EB2"/>
    <w:rsid w:val="003C2F7C"/>
    <w:rsid w:val="003C3846"/>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5C4"/>
    <w:rsid w:val="0049174D"/>
    <w:rsid w:val="004A13B2"/>
    <w:rsid w:val="004A1F08"/>
    <w:rsid w:val="004A6A1E"/>
    <w:rsid w:val="004B4DE1"/>
    <w:rsid w:val="004C2D43"/>
    <w:rsid w:val="004C41CE"/>
    <w:rsid w:val="004C72A3"/>
    <w:rsid w:val="004D4795"/>
    <w:rsid w:val="004E4DEF"/>
    <w:rsid w:val="004E7988"/>
    <w:rsid w:val="004F24B5"/>
    <w:rsid w:val="004F7FF4"/>
    <w:rsid w:val="00507D1B"/>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6036D8"/>
    <w:rsid w:val="0060540D"/>
    <w:rsid w:val="00605D6C"/>
    <w:rsid w:val="00613582"/>
    <w:rsid w:val="0062156B"/>
    <w:rsid w:val="00632B39"/>
    <w:rsid w:val="00643A8D"/>
    <w:rsid w:val="00655B0E"/>
    <w:rsid w:val="0067050F"/>
    <w:rsid w:val="00670DFF"/>
    <w:rsid w:val="00674CE9"/>
    <w:rsid w:val="00675556"/>
    <w:rsid w:val="00675FFE"/>
    <w:rsid w:val="00676859"/>
    <w:rsid w:val="006816E2"/>
    <w:rsid w:val="00690B4F"/>
    <w:rsid w:val="00693A67"/>
    <w:rsid w:val="006B257F"/>
    <w:rsid w:val="006B51CC"/>
    <w:rsid w:val="006C4295"/>
    <w:rsid w:val="006D07C8"/>
    <w:rsid w:val="006D6CF3"/>
    <w:rsid w:val="006E2604"/>
    <w:rsid w:val="006E388F"/>
    <w:rsid w:val="006E45F4"/>
    <w:rsid w:val="006E4C2C"/>
    <w:rsid w:val="006E54D2"/>
    <w:rsid w:val="006E57BE"/>
    <w:rsid w:val="006F53BA"/>
    <w:rsid w:val="006F5CBD"/>
    <w:rsid w:val="00701FCC"/>
    <w:rsid w:val="007050D7"/>
    <w:rsid w:val="00712FD7"/>
    <w:rsid w:val="00717770"/>
    <w:rsid w:val="00732271"/>
    <w:rsid w:val="00733950"/>
    <w:rsid w:val="007354C6"/>
    <w:rsid w:val="00747437"/>
    <w:rsid w:val="00747622"/>
    <w:rsid w:val="00750D2E"/>
    <w:rsid w:val="00750E9F"/>
    <w:rsid w:val="00751D10"/>
    <w:rsid w:val="00751D3A"/>
    <w:rsid w:val="00752FF8"/>
    <w:rsid w:val="00753B4F"/>
    <w:rsid w:val="00757BB7"/>
    <w:rsid w:val="0077127F"/>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25A98"/>
    <w:rsid w:val="00827425"/>
    <w:rsid w:val="0083426C"/>
    <w:rsid w:val="0083671F"/>
    <w:rsid w:val="00837AAA"/>
    <w:rsid w:val="00837BA6"/>
    <w:rsid w:val="00841C08"/>
    <w:rsid w:val="00843353"/>
    <w:rsid w:val="00845DBB"/>
    <w:rsid w:val="00847BEB"/>
    <w:rsid w:val="00847D77"/>
    <w:rsid w:val="00855772"/>
    <w:rsid w:val="0086582F"/>
    <w:rsid w:val="008659CD"/>
    <w:rsid w:val="00866A5E"/>
    <w:rsid w:val="00870A86"/>
    <w:rsid w:val="008721AB"/>
    <w:rsid w:val="0088371A"/>
    <w:rsid w:val="00887357"/>
    <w:rsid w:val="008902D6"/>
    <w:rsid w:val="008929AF"/>
    <w:rsid w:val="008950EF"/>
    <w:rsid w:val="008A1B17"/>
    <w:rsid w:val="008D30B4"/>
    <w:rsid w:val="008E053E"/>
    <w:rsid w:val="00910DED"/>
    <w:rsid w:val="00932CD4"/>
    <w:rsid w:val="00933057"/>
    <w:rsid w:val="00933741"/>
    <w:rsid w:val="0093536B"/>
    <w:rsid w:val="00936E04"/>
    <w:rsid w:val="009372E8"/>
    <w:rsid w:val="00952099"/>
    <w:rsid w:val="00971272"/>
    <w:rsid w:val="00993AEA"/>
    <w:rsid w:val="009942AC"/>
    <w:rsid w:val="009A5438"/>
    <w:rsid w:val="009B65D4"/>
    <w:rsid w:val="009B6734"/>
    <w:rsid w:val="009B7B4B"/>
    <w:rsid w:val="009B7FB9"/>
    <w:rsid w:val="009C6E24"/>
    <w:rsid w:val="009D59E2"/>
    <w:rsid w:val="009E573D"/>
    <w:rsid w:val="009F72FF"/>
    <w:rsid w:val="00A0060E"/>
    <w:rsid w:val="00A01D20"/>
    <w:rsid w:val="00A04301"/>
    <w:rsid w:val="00A06A27"/>
    <w:rsid w:val="00A07A0D"/>
    <w:rsid w:val="00A10D1B"/>
    <w:rsid w:val="00A3377F"/>
    <w:rsid w:val="00A36392"/>
    <w:rsid w:val="00A37A37"/>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5493"/>
    <w:rsid w:val="00AD0485"/>
    <w:rsid w:val="00AE765C"/>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A22DC"/>
    <w:rsid w:val="00BA3573"/>
    <w:rsid w:val="00BB75C8"/>
    <w:rsid w:val="00BC36DD"/>
    <w:rsid w:val="00BC4AFA"/>
    <w:rsid w:val="00BC6708"/>
    <w:rsid w:val="00BE036F"/>
    <w:rsid w:val="00BE604A"/>
    <w:rsid w:val="00BE6189"/>
    <w:rsid w:val="00C06B07"/>
    <w:rsid w:val="00C109BF"/>
    <w:rsid w:val="00C10A8E"/>
    <w:rsid w:val="00C10B1F"/>
    <w:rsid w:val="00C11524"/>
    <w:rsid w:val="00C158AD"/>
    <w:rsid w:val="00C1696B"/>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55BE"/>
    <w:rsid w:val="00CE7C15"/>
    <w:rsid w:val="00CF2476"/>
    <w:rsid w:val="00CF3EEC"/>
    <w:rsid w:val="00CF4379"/>
    <w:rsid w:val="00D0577D"/>
    <w:rsid w:val="00D05F03"/>
    <w:rsid w:val="00D2161E"/>
    <w:rsid w:val="00D3001E"/>
    <w:rsid w:val="00D3065F"/>
    <w:rsid w:val="00D322C2"/>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26B4F"/>
    <w:rsid w:val="00E30742"/>
    <w:rsid w:val="00E401D7"/>
    <w:rsid w:val="00E457AE"/>
    <w:rsid w:val="00E467F5"/>
    <w:rsid w:val="00E63418"/>
    <w:rsid w:val="00E63731"/>
    <w:rsid w:val="00E74A19"/>
    <w:rsid w:val="00E83E43"/>
    <w:rsid w:val="00E85AF5"/>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27553"/>
    <w:rsid w:val="00F50FD4"/>
    <w:rsid w:val="00F51C2B"/>
    <w:rsid w:val="00F533A8"/>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image" Target="media/image2.emf"/><Relationship Id="rId18" Type="http://schemas.openxmlformats.org/officeDocument/2006/relationships/hyperlink" Target="https://publishingsupport.iopscience.iop.org/questions/peer-review-models-on-iop-journals/"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1.emf"/><Relationship Id="rId17" Type="http://schemas.openxmlformats.org/officeDocument/2006/relationships/hyperlink" Target="https://publishingsupport.iopscience.iop.org/questions/references/"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publishingsupport.iopscience.iop.org/questions/peer-review-models-on-iop-journals/" TargetMode="External"/><Relationship Id="rId20" Type="http://schemas.openxmlformats.org/officeDocument/2006/relationships/image" Target="media/image5.emf"/><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hyperlink" Target="https://publishingsupport.iopscience.iop.org/questions/peer-review-models-on-iop-journals/" TargetMode="External"/><Relationship Id="rId15" Type="http://schemas.openxmlformats.org/officeDocument/2006/relationships/image" Target="media/image4.emf"/><Relationship Id="rId23" Type="http://schemas.openxmlformats.org/officeDocument/2006/relationships/hyperlink" Target="https://publishingsupport.iopscience.iop.org/questions/example-figures/" TargetMode="External"/><Relationship Id="rId10" Type="http://schemas.microsoft.com/office/2011/relationships/commentsExtended" Target="commentsExtended.xml"/><Relationship Id="rId19" Type="http://schemas.openxmlformats.org/officeDocument/2006/relationships/hyperlink" Target="https://publishingsupport.iopscience.iop.org/journals/"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7.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0</TotalTime>
  <Pages>16</Pages>
  <Words>16000</Words>
  <Characters>91200</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Anenberg, Susan Casper</cp:lastModifiedBy>
  <cp:revision>50</cp:revision>
  <dcterms:created xsi:type="dcterms:W3CDTF">2024-10-23T14:10:00Z</dcterms:created>
  <dcterms:modified xsi:type="dcterms:W3CDTF">2024-10-28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